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0984F7" w14:textId="1D8F6471" w:rsidR="00A464A9" w:rsidRDefault="00000000" w:rsidP="004D05C5">
      <w:pPr>
        <w:pBdr>
          <w:top w:val="nil"/>
          <w:left w:val="nil"/>
          <w:bottom w:val="nil"/>
          <w:right w:val="nil"/>
          <w:between w:val="nil"/>
        </w:pBdr>
        <w:spacing w:before="0" w:line="480" w:lineRule="auto"/>
        <w:ind w:firstLine="0"/>
        <w:rPr>
          <w:rFonts w:ascii="Arial" w:eastAsia="Arial" w:hAnsi="Arial" w:cs="Arial"/>
          <w:b/>
          <w:color w:val="000000"/>
        </w:rPr>
      </w:pPr>
      <w:bookmarkStart w:id="0" w:name="_Hlk146572806"/>
      <w:r>
        <w:rPr>
          <w:rFonts w:ascii="Arial" w:eastAsia="Arial" w:hAnsi="Arial" w:cs="Arial"/>
          <w:b/>
          <w:color w:val="000000"/>
        </w:rPr>
        <w:t>Impacto da COVID-19 sobre o perfil, sazonalidade e incidência de casos de fratura de fêmur em adultos</w:t>
      </w:r>
      <w:r w:rsidR="00712613">
        <w:rPr>
          <w:rFonts w:ascii="Arial" w:eastAsia="Arial" w:hAnsi="Arial" w:cs="Arial"/>
          <w:b/>
          <w:color w:val="000000"/>
        </w:rPr>
        <w:t>-</w:t>
      </w:r>
      <w:r>
        <w:rPr>
          <w:rFonts w:ascii="Arial" w:eastAsia="Arial" w:hAnsi="Arial" w:cs="Arial"/>
          <w:b/>
          <w:color w:val="000000"/>
        </w:rPr>
        <w:t>jovens brasileiros</w:t>
      </w:r>
    </w:p>
    <w:p w14:paraId="3AF2D227"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b/>
          <w:color w:val="000000"/>
        </w:rPr>
      </w:pPr>
    </w:p>
    <w:bookmarkEnd w:id="0"/>
    <w:p w14:paraId="1074EC5A"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b/>
          <w:color w:val="000000"/>
        </w:rPr>
      </w:pPr>
    </w:p>
    <w:p w14:paraId="29E55877" w14:textId="77777777" w:rsidR="00D4775C" w:rsidRDefault="00D4775C" w:rsidP="004D05C5">
      <w:pPr>
        <w:pBdr>
          <w:top w:val="nil"/>
          <w:left w:val="nil"/>
          <w:bottom w:val="nil"/>
          <w:right w:val="nil"/>
          <w:between w:val="nil"/>
        </w:pBdr>
        <w:spacing w:before="0" w:line="480" w:lineRule="auto"/>
        <w:ind w:firstLine="0"/>
        <w:rPr>
          <w:rFonts w:ascii="Arial" w:eastAsia="Arial" w:hAnsi="Arial" w:cs="Arial"/>
          <w:b/>
          <w:color w:val="000000"/>
        </w:rPr>
      </w:pPr>
    </w:p>
    <w:p w14:paraId="3F13536F" w14:textId="77777777" w:rsidR="00795157" w:rsidRDefault="00795157" w:rsidP="004D05C5">
      <w:pPr>
        <w:spacing w:line="480" w:lineRule="auto"/>
        <w:rPr>
          <w:rFonts w:ascii="Arial" w:eastAsia="Arial" w:hAnsi="Arial" w:cs="Arial"/>
          <w:b/>
          <w:color w:val="000000"/>
        </w:rPr>
      </w:pPr>
      <w:r>
        <w:rPr>
          <w:rFonts w:ascii="Arial" w:eastAsia="Arial" w:hAnsi="Arial" w:cs="Arial"/>
          <w:b/>
          <w:color w:val="000000"/>
        </w:rPr>
        <w:br w:type="page"/>
      </w:r>
    </w:p>
    <w:p w14:paraId="5E7FA844" w14:textId="69CF47A4" w:rsidR="00D4775C" w:rsidRDefault="00795157" w:rsidP="004D05C5">
      <w:pPr>
        <w:pBdr>
          <w:top w:val="nil"/>
          <w:left w:val="nil"/>
          <w:bottom w:val="nil"/>
          <w:right w:val="nil"/>
          <w:between w:val="nil"/>
        </w:pBdr>
        <w:spacing w:before="0" w:after="0" w:line="480" w:lineRule="auto"/>
        <w:ind w:firstLine="0"/>
        <w:jc w:val="center"/>
        <w:rPr>
          <w:rFonts w:ascii="Arial" w:eastAsia="Arial" w:hAnsi="Arial" w:cs="Arial"/>
          <w:b/>
          <w:color w:val="000000"/>
        </w:rPr>
      </w:pPr>
      <w:r>
        <w:rPr>
          <w:rFonts w:ascii="Arial" w:eastAsia="Arial" w:hAnsi="Arial" w:cs="Arial"/>
          <w:b/>
          <w:color w:val="000000"/>
        </w:rPr>
        <w:lastRenderedPageBreak/>
        <w:t>RESUMO</w:t>
      </w:r>
    </w:p>
    <w:p w14:paraId="5CA369F6" w14:textId="77777777" w:rsidR="00795157" w:rsidRDefault="00795157" w:rsidP="004D05C5">
      <w:pPr>
        <w:pBdr>
          <w:top w:val="nil"/>
          <w:left w:val="nil"/>
          <w:bottom w:val="nil"/>
          <w:right w:val="nil"/>
          <w:between w:val="nil"/>
        </w:pBdr>
        <w:spacing w:before="0" w:after="0" w:line="480" w:lineRule="auto"/>
        <w:ind w:firstLine="0"/>
        <w:jc w:val="center"/>
        <w:rPr>
          <w:rFonts w:ascii="Arial" w:eastAsia="Arial" w:hAnsi="Arial" w:cs="Arial"/>
          <w:b/>
          <w:color w:val="000000"/>
        </w:rPr>
      </w:pPr>
    </w:p>
    <w:p w14:paraId="7EAEFC8F" w14:textId="63E759DD" w:rsidR="00795157" w:rsidRDefault="00795157" w:rsidP="004D05C5">
      <w:pPr>
        <w:pBdr>
          <w:top w:val="nil"/>
          <w:left w:val="nil"/>
          <w:bottom w:val="nil"/>
          <w:right w:val="nil"/>
          <w:between w:val="nil"/>
        </w:pBdr>
        <w:spacing w:before="0" w:line="480" w:lineRule="auto"/>
        <w:ind w:firstLine="0"/>
        <w:rPr>
          <w:rFonts w:ascii="Arial" w:eastAsia="Arial" w:hAnsi="Arial" w:cs="Arial"/>
          <w:b/>
          <w:color w:val="000000"/>
        </w:rPr>
      </w:pPr>
      <w:r w:rsidRPr="00795157">
        <w:rPr>
          <w:rFonts w:ascii="Arial" w:eastAsia="Arial" w:hAnsi="Arial" w:cs="Arial"/>
          <w:b/>
          <w:color w:val="000000"/>
        </w:rPr>
        <w:t>Objetivo:</w:t>
      </w:r>
      <w:r>
        <w:rPr>
          <w:rFonts w:ascii="Arial" w:eastAsia="Arial" w:hAnsi="Arial" w:cs="Arial"/>
          <w:bCs/>
          <w:color w:val="000000"/>
        </w:rPr>
        <w:t xml:space="preserve"> </w:t>
      </w:r>
      <w:r w:rsidR="00D4775C" w:rsidRPr="00D4775C">
        <w:rPr>
          <w:rFonts w:ascii="Arial" w:eastAsia="Arial" w:hAnsi="Arial" w:cs="Arial"/>
          <w:bCs/>
          <w:color w:val="000000"/>
        </w:rPr>
        <w:t xml:space="preserve">Comparar a incidência de fraturas de fêmur (CID S72) em pacientes </w:t>
      </w:r>
      <w:r w:rsidR="00D4775C">
        <w:rPr>
          <w:rFonts w:ascii="Arial" w:eastAsia="Arial" w:hAnsi="Arial" w:cs="Arial"/>
          <w:bCs/>
          <w:color w:val="000000"/>
        </w:rPr>
        <w:t>entre</w:t>
      </w:r>
      <w:r w:rsidR="00D4775C" w:rsidRPr="00D4775C">
        <w:rPr>
          <w:rFonts w:ascii="Arial" w:eastAsia="Arial" w:hAnsi="Arial" w:cs="Arial"/>
          <w:bCs/>
          <w:color w:val="000000"/>
        </w:rPr>
        <w:t xml:space="preserve"> 15 </w:t>
      </w:r>
      <w:r w:rsidRPr="00D4775C">
        <w:rPr>
          <w:rFonts w:ascii="Arial" w:eastAsia="Arial" w:hAnsi="Arial" w:cs="Arial"/>
          <w:bCs/>
          <w:color w:val="000000"/>
        </w:rPr>
        <w:t>e</w:t>
      </w:r>
      <w:r w:rsidR="00D4775C" w:rsidRPr="00D4775C">
        <w:rPr>
          <w:rFonts w:ascii="Arial" w:eastAsia="Arial" w:hAnsi="Arial" w:cs="Arial"/>
          <w:bCs/>
          <w:color w:val="000000"/>
        </w:rPr>
        <w:t xml:space="preserve"> 49 anos no Brasil, no período anterior (março</w:t>
      </w:r>
      <w:r w:rsidR="00D4775C">
        <w:rPr>
          <w:rFonts w:ascii="Arial" w:eastAsia="Arial" w:hAnsi="Arial" w:cs="Arial"/>
          <w:bCs/>
          <w:color w:val="000000"/>
        </w:rPr>
        <w:t xml:space="preserve"> </w:t>
      </w:r>
      <w:r w:rsidR="00D4775C" w:rsidRPr="00D4775C">
        <w:rPr>
          <w:rFonts w:ascii="Arial" w:eastAsia="Arial" w:hAnsi="Arial" w:cs="Arial"/>
          <w:bCs/>
          <w:color w:val="000000"/>
        </w:rPr>
        <w:t>a dezembro de 2019) e durante a pandemia de COVID-19 (março a dezembro de 2020), com base em dados do DATASUS</w:t>
      </w:r>
      <w:r w:rsidR="00F92B12">
        <w:rPr>
          <w:rFonts w:ascii="Arial" w:eastAsia="Arial" w:hAnsi="Arial" w:cs="Arial"/>
          <w:bCs/>
          <w:color w:val="000000"/>
        </w:rPr>
        <w:t xml:space="preserve">, tal qual </w:t>
      </w:r>
      <w:r w:rsidR="00D4775C" w:rsidRPr="00D4775C">
        <w:rPr>
          <w:rFonts w:ascii="Arial" w:eastAsia="Arial" w:hAnsi="Arial" w:cs="Arial"/>
          <w:bCs/>
          <w:color w:val="000000"/>
        </w:rPr>
        <w:t>avaliar o impacto do isolamento social na incidência e no perfil demográfico dos indivíduos afetados</w:t>
      </w:r>
      <w:r w:rsidR="00F92B12">
        <w:rPr>
          <w:rFonts w:ascii="Arial" w:eastAsia="Arial" w:hAnsi="Arial" w:cs="Arial"/>
          <w:bCs/>
          <w:color w:val="000000"/>
        </w:rPr>
        <w:t>.</w:t>
      </w:r>
      <w:r>
        <w:rPr>
          <w:rFonts w:ascii="Arial" w:eastAsia="Arial" w:hAnsi="Arial" w:cs="Arial"/>
          <w:bCs/>
          <w:color w:val="000000"/>
        </w:rPr>
        <w:t xml:space="preserve"> </w:t>
      </w:r>
      <w:r w:rsidR="00F92B12" w:rsidRPr="00F92B12">
        <w:rPr>
          <w:rFonts w:ascii="Arial" w:eastAsia="Arial" w:hAnsi="Arial" w:cs="Arial"/>
          <w:b/>
          <w:color w:val="000000"/>
        </w:rPr>
        <w:t>Métodos</w:t>
      </w:r>
      <w:r>
        <w:rPr>
          <w:rFonts w:ascii="Arial" w:eastAsia="Arial" w:hAnsi="Arial" w:cs="Arial"/>
          <w:b/>
          <w:color w:val="000000"/>
        </w:rPr>
        <w:t xml:space="preserve">: </w:t>
      </w:r>
      <w:r w:rsidR="00F92B12" w:rsidRPr="00F92B12">
        <w:rPr>
          <w:rFonts w:ascii="Arial" w:eastAsia="Arial" w:hAnsi="Arial" w:cs="Arial"/>
          <w:bCs/>
          <w:color w:val="000000"/>
        </w:rPr>
        <w:t xml:space="preserve">Estudo </w:t>
      </w:r>
      <w:r>
        <w:rPr>
          <w:rFonts w:ascii="Arial" w:eastAsia="Arial" w:hAnsi="Arial" w:cs="Arial"/>
          <w:bCs/>
          <w:color w:val="000000"/>
        </w:rPr>
        <w:t>ecológico</w:t>
      </w:r>
      <w:r w:rsidR="00F92B12" w:rsidRPr="00F92B12">
        <w:rPr>
          <w:rFonts w:ascii="Arial" w:eastAsia="Arial" w:hAnsi="Arial" w:cs="Arial"/>
          <w:bCs/>
          <w:color w:val="000000"/>
        </w:rPr>
        <w:t xml:space="preserve"> </w:t>
      </w:r>
      <w:r>
        <w:rPr>
          <w:rFonts w:ascii="Arial" w:eastAsia="Arial" w:hAnsi="Arial" w:cs="Arial"/>
          <w:bCs/>
          <w:color w:val="000000"/>
        </w:rPr>
        <w:t>com dados de</w:t>
      </w:r>
      <w:r w:rsidR="00F92B12" w:rsidRPr="00F92B12">
        <w:rPr>
          <w:rFonts w:ascii="Arial" w:eastAsia="Arial" w:hAnsi="Arial" w:cs="Arial"/>
          <w:bCs/>
          <w:color w:val="000000"/>
        </w:rPr>
        <w:t xml:space="preserve"> indivíduos de 15 a 49 anos que apresentaram fratura de fêmur antes e durante a pandemia de COVID-19</w:t>
      </w:r>
      <w:r>
        <w:rPr>
          <w:rFonts w:ascii="Arial" w:eastAsia="Arial" w:hAnsi="Arial" w:cs="Arial"/>
          <w:bCs/>
          <w:color w:val="000000"/>
        </w:rPr>
        <w:t>, extraídos do</w:t>
      </w:r>
      <w:r w:rsidR="00F92B12" w:rsidRPr="00F92B12">
        <w:rPr>
          <w:rFonts w:ascii="Arial" w:eastAsia="Arial" w:hAnsi="Arial" w:cs="Arial"/>
          <w:bCs/>
          <w:color w:val="000000"/>
        </w:rPr>
        <w:t xml:space="preserve"> banco de dados </w:t>
      </w:r>
      <w:r>
        <w:rPr>
          <w:rFonts w:ascii="Arial" w:eastAsia="Arial" w:hAnsi="Arial" w:cs="Arial"/>
          <w:bCs/>
          <w:color w:val="000000"/>
        </w:rPr>
        <w:t>do</w:t>
      </w:r>
      <w:r w:rsidR="00F92B12" w:rsidRPr="00F92B12">
        <w:rPr>
          <w:rFonts w:ascii="Arial" w:eastAsia="Arial" w:hAnsi="Arial" w:cs="Arial"/>
          <w:bCs/>
          <w:color w:val="000000"/>
        </w:rPr>
        <w:t xml:space="preserve"> DATASUS. Calculamos a incidência</w:t>
      </w:r>
      <w:r>
        <w:rPr>
          <w:rFonts w:ascii="Arial" w:eastAsia="Arial" w:hAnsi="Arial" w:cs="Arial"/>
          <w:bCs/>
          <w:color w:val="000000"/>
        </w:rPr>
        <w:t xml:space="preserve"> e </w:t>
      </w:r>
      <w:r w:rsidR="00F92B12" w:rsidRPr="00F92B12">
        <w:rPr>
          <w:rFonts w:ascii="Arial" w:eastAsia="Arial" w:hAnsi="Arial" w:cs="Arial"/>
          <w:bCs/>
          <w:color w:val="000000"/>
        </w:rPr>
        <w:t>o perfil demográfico das fraturas de fêmur e o tipo de internação.</w:t>
      </w:r>
      <w:r>
        <w:rPr>
          <w:rFonts w:ascii="Arial" w:eastAsia="Arial" w:hAnsi="Arial" w:cs="Arial"/>
          <w:bCs/>
          <w:color w:val="000000"/>
        </w:rPr>
        <w:t xml:space="preserve"> </w:t>
      </w:r>
      <w:r w:rsidR="00F92B12" w:rsidRPr="00F92B12">
        <w:rPr>
          <w:rFonts w:ascii="Arial" w:eastAsia="Arial" w:hAnsi="Arial" w:cs="Arial"/>
          <w:b/>
          <w:color w:val="000000"/>
        </w:rPr>
        <w:t>Resultados</w:t>
      </w:r>
      <w:r>
        <w:rPr>
          <w:rFonts w:ascii="Arial" w:eastAsia="Arial" w:hAnsi="Arial" w:cs="Arial"/>
          <w:b/>
          <w:color w:val="000000"/>
        </w:rPr>
        <w:t xml:space="preserve">: </w:t>
      </w:r>
      <w:r w:rsidR="00F92B12" w:rsidRPr="00F92B12">
        <w:rPr>
          <w:rFonts w:ascii="Arial" w:eastAsia="Arial" w:hAnsi="Arial" w:cs="Arial"/>
          <w:bCs/>
          <w:color w:val="000000"/>
        </w:rPr>
        <w:t>Houve aumento significativo na incidência de fraturas de fêmur entre indivíduos com idade</w:t>
      </w:r>
      <w:r w:rsidR="00F92B12">
        <w:rPr>
          <w:rFonts w:ascii="Arial" w:eastAsia="Arial" w:hAnsi="Arial" w:cs="Arial"/>
          <w:bCs/>
          <w:color w:val="000000"/>
        </w:rPr>
        <w:t xml:space="preserve"> </w:t>
      </w:r>
      <w:r w:rsidR="00F92B12" w:rsidRPr="00F92B12">
        <w:rPr>
          <w:rFonts w:ascii="Arial" w:eastAsia="Arial" w:hAnsi="Arial" w:cs="Arial"/>
          <w:bCs/>
          <w:color w:val="000000"/>
        </w:rPr>
        <w:t>15</w:t>
      </w:r>
      <w:r w:rsidR="00F92B12">
        <w:rPr>
          <w:rFonts w:ascii="Arial" w:eastAsia="Arial" w:hAnsi="Arial" w:cs="Arial"/>
          <w:bCs/>
          <w:color w:val="000000"/>
        </w:rPr>
        <w:t xml:space="preserve"> </w:t>
      </w:r>
      <w:r w:rsidR="00F92B12" w:rsidRPr="00F92B12">
        <w:rPr>
          <w:rFonts w:ascii="Arial" w:eastAsia="Arial" w:hAnsi="Arial" w:cs="Arial"/>
          <w:bCs/>
          <w:color w:val="000000"/>
        </w:rPr>
        <w:t>-</w:t>
      </w:r>
      <w:r w:rsidR="00F92B12">
        <w:rPr>
          <w:rFonts w:ascii="Arial" w:eastAsia="Arial" w:hAnsi="Arial" w:cs="Arial"/>
          <w:bCs/>
          <w:color w:val="000000"/>
        </w:rPr>
        <w:t xml:space="preserve"> </w:t>
      </w:r>
      <w:r w:rsidR="00F92B12" w:rsidRPr="00F92B12">
        <w:rPr>
          <w:rFonts w:ascii="Arial" w:eastAsia="Arial" w:hAnsi="Arial" w:cs="Arial"/>
          <w:bCs/>
          <w:color w:val="000000"/>
        </w:rPr>
        <w:t xml:space="preserve">49 anos no Brasil durante o período de isolamento social devido à COVID-19. A incidência foi de 165/100 mil habitantes </w:t>
      </w:r>
      <w:r>
        <w:rPr>
          <w:rFonts w:ascii="Arial" w:eastAsia="Arial" w:hAnsi="Arial" w:cs="Arial"/>
          <w:bCs/>
          <w:color w:val="000000"/>
        </w:rPr>
        <w:t>durante a pandemia</w:t>
      </w:r>
      <w:r w:rsidR="00F92B12" w:rsidRPr="00F92B12">
        <w:rPr>
          <w:rFonts w:ascii="Arial" w:eastAsia="Arial" w:hAnsi="Arial" w:cs="Arial"/>
          <w:bCs/>
          <w:color w:val="000000"/>
        </w:rPr>
        <w:t xml:space="preserve"> e de 163/100 mil habitantes no mesmo período </w:t>
      </w:r>
      <w:r w:rsidR="004D05C5">
        <w:rPr>
          <w:rFonts w:ascii="Arial" w:eastAsia="Arial" w:hAnsi="Arial" w:cs="Arial"/>
          <w:bCs/>
          <w:color w:val="000000"/>
        </w:rPr>
        <w:t>de</w:t>
      </w:r>
      <w:r w:rsidR="00F92B12" w:rsidRPr="00F92B12">
        <w:rPr>
          <w:rFonts w:ascii="Arial" w:eastAsia="Arial" w:hAnsi="Arial" w:cs="Arial"/>
          <w:bCs/>
          <w:color w:val="000000"/>
        </w:rPr>
        <w:t xml:space="preserve"> 2019 (principal aumento observado na faixa etária 15 - 34 anos e declínio na faixa etária 35 - 49 anos). As regiões Norte e Nordeste apresentaram aumento na incidência de fratura de fêmur e aumento de internações de urgência relacionadas a es</w:t>
      </w:r>
      <w:r w:rsidR="00F92B12">
        <w:rPr>
          <w:rFonts w:ascii="Arial" w:eastAsia="Arial" w:hAnsi="Arial" w:cs="Arial"/>
          <w:bCs/>
          <w:color w:val="000000"/>
        </w:rPr>
        <w:t>ta condição</w:t>
      </w:r>
      <w:r w:rsidR="00F92B12" w:rsidRPr="00F92B12">
        <w:rPr>
          <w:rFonts w:ascii="Arial" w:eastAsia="Arial" w:hAnsi="Arial" w:cs="Arial"/>
          <w:bCs/>
          <w:color w:val="000000"/>
        </w:rPr>
        <w:t>. Por outro lado, houve diminuição d</w:t>
      </w:r>
      <w:r w:rsidR="00F92B12">
        <w:rPr>
          <w:rFonts w:ascii="Arial" w:eastAsia="Arial" w:hAnsi="Arial" w:cs="Arial"/>
          <w:bCs/>
          <w:color w:val="000000"/>
        </w:rPr>
        <w:t>a</w:t>
      </w:r>
      <w:r w:rsidR="00F92B12" w:rsidRPr="00F92B12">
        <w:rPr>
          <w:rFonts w:ascii="Arial" w:eastAsia="Arial" w:hAnsi="Arial" w:cs="Arial"/>
          <w:bCs/>
          <w:color w:val="000000"/>
        </w:rPr>
        <w:t xml:space="preserve"> incidência na região Centro-Oeste e</w:t>
      </w:r>
      <w:r w:rsidR="00F92B12">
        <w:rPr>
          <w:rFonts w:ascii="Arial" w:eastAsia="Arial" w:hAnsi="Arial" w:cs="Arial"/>
          <w:bCs/>
          <w:color w:val="000000"/>
        </w:rPr>
        <w:t xml:space="preserve"> no</w:t>
      </w:r>
      <w:r w:rsidR="00F92B12" w:rsidRPr="00F92B12">
        <w:rPr>
          <w:rFonts w:ascii="Arial" w:eastAsia="Arial" w:hAnsi="Arial" w:cs="Arial"/>
          <w:bCs/>
          <w:color w:val="000000"/>
        </w:rPr>
        <w:t xml:space="preserve"> tipo de inter</w:t>
      </w:r>
      <w:r w:rsidR="00F92B12">
        <w:rPr>
          <w:rFonts w:ascii="Arial" w:eastAsia="Arial" w:hAnsi="Arial" w:cs="Arial"/>
          <w:bCs/>
          <w:color w:val="000000"/>
        </w:rPr>
        <w:t>nação descrita como</w:t>
      </w:r>
      <w:r w:rsidR="00F92B12" w:rsidRPr="00F92B12">
        <w:rPr>
          <w:rFonts w:ascii="Arial" w:eastAsia="Arial" w:hAnsi="Arial" w:cs="Arial"/>
          <w:bCs/>
          <w:color w:val="000000"/>
        </w:rPr>
        <w:t xml:space="preserve"> eletiva.</w:t>
      </w:r>
      <w:r>
        <w:rPr>
          <w:rFonts w:ascii="Arial" w:eastAsia="Arial" w:hAnsi="Arial" w:cs="Arial"/>
          <w:bCs/>
          <w:color w:val="000000"/>
        </w:rPr>
        <w:t xml:space="preserve"> </w:t>
      </w:r>
      <w:r w:rsidR="00F92B12" w:rsidRPr="00F92B12">
        <w:rPr>
          <w:rFonts w:ascii="Arial" w:eastAsia="Arial" w:hAnsi="Arial" w:cs="Arial"/>
          <w:b/>
          <w:color w:val="000000"/>
        </w:rPr>
        <w:t>Conclusão</w:t>
      </w:r>
      <w:r>
        <w:rPr>
          <w:rFonts w:ascii="Arial" w:eastAsia="Arial" w:hAnsi="Arial" w:cs="Arial"/>
          <w:b/>
          <w:color w:val="000000"/>
        </w:rPr>
        <w:t xml:space="preserve">: </w:t>
      </w:r>
      <w:r w:rsidR="006437D1" w:rsidRPr="006437D1">
        <w:rPr>
          <w:rFonts w:ascii="Arial" w:eastAsia="Arial" w:hAnsi="Arial" w:cs="Arial"/>
          <w:bCs/>
          <w:color w:val="000000"/>
        </w:rPr>
        <w:t xml:space="preserve">Durante a pandemia de COVID-19 no Brasil houve aumento de fraturas de fêmur em adultos jovens, o que pode estar </w:t>
      </w:r>
      <w:r w:rsidR="006437D1">
        <w:rPr>
          <w:rFonts w:ascii="Arial" w:eastAsia="Arial" w:hAnsi="Arial" w:cs="Arial"/>
          <w:bCs/>
          <w:color w:val="000000"/>
        </w:rPr>
        <w:t xml:space="preserve">relacionada a falha </w:t>
      </w:r>
      <w:r w:rsidR="006437D1" w:rsidRPr="006437D1">
        <w:rPr>
          <w:rFonts w:ascii="Arial" w:eastAsia="Arial" w:hAnsi="Arial" w:cs="Arial"/>
          <w:bCs/>
          <w:color w:val="000000"/>
        </w:rPr>
        <w:t>das medidas de isolamento socia</w:t>
      </w:r>
      <w:r w:rsidR="00252F5F">
        <w:rPr>
          <w:rFonts w:ascii="Arial" w:eastAsia="Arial" w:hAnsi="Arial" w:cs="Arial"/>
          <w:bCs/>
          <w:color w:val="000000"/>
        </w:rPr>
        <w:t>l</w:t>
      </w:r>
      <w:r w:rsidR="006437D1" w:rsidRPr="006437D1">
        <w:rPr>
          <w:rFonts w:ascii="Arial" w:eastAsia="Arial" w:hAnsi="Arial" w:cs="Arial"/>
          <w:bCs/>
          <w:color w:val="000000"/>
        </w:rPr>
        <w:t xml:space="preserve">. </w:t>
      </w:r>
    </w:p>
    <w:p w14:paraId="7949E202" w14:textId="7724E56C" w:rsidR="00795157" w:rsidRPr="00795157" w:rsidRDefault="00795157" w:rsidP="004D05C5">
      <w:pPr>
        <w:pBdr>
          <w:top w:val="nil"/>
          <w:left w:val="nil"/>
          <w:bottom w:val="nil"/>
          <w:right w:val="nil"/>
          <w:between w:val="nil"/>
        </w:pBdr>
        <w:spacing w:before="0" w:line="480" w:lineRule="auto"/>
        <w:ind w:firstLine="0"/>
        <w:rPr>
          <w:rFonts w:ascii="Arial" w:eastAsia="Arial" w:hAnsi="Arial" w:cs="Arial"/>
          <w:bCs/>
          <w:color w:val="000000"/>
        </w:rPr>
      </w:pPr>
      <w:r>
        <w:rPr>
          <w:rFonts w:ascii="Arial" w:eastAsia="Arial" w:hAnsi="Arial" w:cs="Arial"/>
          <w:b/>
          <w:color w:val="000000"/>
        </w:rPr>
        <w:t xml:space="preserve">Palavras-chave: </w:t>
      </w:r>
      <w:r w:rsidRPr="00795157">
        <w:rPr>
          <w:rFonts w:ascii="Arial" w:eastAsia="Arial" w:hAnsi="Arial" w:cs="Arial"/>
          <w:bCs/>
          <w:color w:val="000000"/>
        </w:rPr>
        <w:t>fratura de fêmur, pandemia, COVID-19.</w:t>
      </w:r>
    </w:p>
    <w:p w14:paraId="44B5DF19" w14:textId="22705CBE" w:rsidR="006F637F" w:rsidRPr="006437D1" w:rsidRDefault="006F637F" w:rsidP="004D05C5">
      <w:pPr>
        <w:pBdr>
          <w:top w:val="nil"/>
          <w:left w:val="nil"/>
          <w:bottom w:val="nil"/>
          <w:right w:val="nil"/>
          <w:between w:val="nil"/>
        </w:pBdr>
        <w:spacing w:before="0" w:after="0" w:line="480" w:lineRule="auto"/>
        <w:ind w:firstLine="0"/>
        <w:rPr>
          <w:rFonts w:ascii="Arial" w:eastAsia="Arial" w:hAnsi="Arial" w:cs="Arial"/>
          <w:bCs/>
          <w:color w:val="000000"/>
        </w:rPr>
      </w:pPr>
    </w:p>
    <w:p w14:paraId="103CA4EA" w14:textId="77777777" w:rsidR="00D4775C" w:rsidRDefault="00D4775C" w:rsidP="004D05C5">
      <w:pPr>
        <w:pBdr>
          <w:top w:val="nil"/>
          <w:left w:val="nil"/>
          <w:bottom w:val="nil"/>
          <w:right w:val="nil"/>
          <w:between w:val="nil"/>
        </w:pBdr>
        <w:spacing w:before="0" w:line="480" w:lineRule="auto"/>
        <w:ind w:firstLine="0"/>
        <w:jc w:val="center"/>
        <w:rPr>
          <w:rFonts w:ascii="Arial" w:eastAsia="Arial" w:hAnsi="Arial" w:cs="Arial"/>
          <w:b/>
          <w:color w:val="000000"/>
        </w:rPr>
      </w:pPr>
    </w:p>
    <w:p w14:paraId="6DD8153E" w14:textId="77777777" w:rsidR="00252F5F" w:rsidRDefault="00252F5F" w:rsidP="004D05C5">
      <w:pPr>
        <w:spacing w:line="480" w:lineRule="auto"/>
        <w:rPr>
          <w:rFonts w:ascii="Arial" w:eastAsia="Arial" w:hAnsi="Arial" w:cs="Arial"/>
          <w:b/>
          <w:color w:val="000000"/>
          <w:lang w:val="en-US"/>
        </w:rPr>
      </w:pPr>
      <w:r>
        <w:rPr>
          <w:rFonts w:ascii="Arial" w:eastAsia="Arial" w:hAnsi="Arial" w:cs="Arial"/>
          <w:b/>
          <w:color w:val="000000"/>
          <w:lang w:val="en-US"/>
        </w:rPr>
        <w:br w:type="page"/>
      </w:r>
    </w:p>
    <w:p w14:paraId="018F6EE4" w14:textId="040FD12B" w:rsidR="00A464A9" w:rsidRPr="00795157" w:rsidRDefault="00000000" w:rsidP="004D05C5">
      <w:pPr>
        <w:pBdr>
          <w:top w:val="nil"/>
          <w:left w:val="nil"/>
          <w:bottom w:val="nil"/>
          <w:right w:val="nil"/>
          <w:between w:val="nil"/>
        </w:pBdr>
        <w:spacing w:before="0" w:line="480" w:lineRule="auto"/>
        <w:ind w:firstLine="0"/>
        <w:jc w:val="center"/>
        <w:rPr>
          <w:rFonts w:ascii="Arial" w:eastAsia="Arial" w:hAnsi="Arial" w:cs="Arial"/>
          <w:b/>
          <w:color w:val="000000"/>
          <w:lang w:val="en-US"/>
        </w:rPr>
      </w:pPr>
      <w:r w:rsidRPr="00795157">
        <w:rPr>
          <w:rFonts w:ascii="Arial" w:eastAsia="Arial" w:hAnsi="Arial" w:cs="Arial"/>
          <w:b/>
          <w:color w:val="000000"/>
          <w:lang w:val="en-US"/>
        </w:rPr>
        <w:lastRenderedPageBreak/>
        <w:t>ABSTRACT</w:t>
      </w:r>
    </w:p>
    <w:p w14:paraId="3385F250" w14:textId="7FFA88DE" w:rsidR="00FA0037" w:rsidRPr="00252F5F" w:rsidRDefault="00252F5F" w:rsidP="004D05C5">
      <w:pPr>
        <w:pBdr>
          <w:top w:val="nil"/>
          <w:left w:val="nil"/>
          <w:bottom w:val="nil"/>
          <w:right w:val="nil"/>
          <w:between w:val="nil"/>
        </w:pBdr>
        <w:spacing w:before="0" w:line="480" w:lineRule="auto"/>
        <w:ind w:firstLine="0"/>
        <w:rPr>
          <w:rFonts w:ascii="Arial" w:eastAsia="Arial" w:hAnsi="Arial" w:cs="Arial"/>
          <w:bCs/>
          <w:color w:val="000000"/>
        </w:rPr>
      </w:pPr>
      <w:r w:rsidRPr="00252F5F">
        <w:rPr>
          <w:rFonts w:ascii="Arial" w:eastAsia="Arial" w:hAnsi="Arial" w:cs="Arial"/>
          <w:b/>
          <w:color w:val="000000"/>
        </w:rPr>
        <w:t>Objective:</w:t>
      </w:r>
      <w:r w:rsidRPr="00252F5F">
        <w:rPr>
          <w:rFonts w:ascii="Arial" w:eastAsia="Arial" w:hAnsi="Arial" w:cs="Arial"/>
          <w:bCs/>
          <w:color w:val="000000"/>
        </w:rPr>
        <w:t xml:space="preserve"> To compare the incidence of femur fractures (ICD S72) in patients between 15 and 49 years old in Brazil in the previous period (March to December 2019) and during the COVID-19 pandemic (March to December 2020). on DATASUS data and to assess the impact of social isolation on the incidence and demographic profile of affected individuals. </w:t>
      </w:r>
      <w:r w:rsidRPr="00252F5F">
        <w:rPr>
          <w:rFonts w:ascii="Arial" w:eastAsia="Arial" w:hAnsi="Arial" w:cs="Arial"/>
          <w:b/>
          <w:color w:val="000000"/>
        </w:rPr>
        <w:t>Methods:</w:t>
      </w:r>
      <w:r w:rsidRPr="00252F5F">
        <w:rPr>
          <w:rFonts w:ascii="Arial" w:eastAsia="Arial" w:hAnsi="Arial" w:cs="Arial"/>
          <w:bCs/>
          <w:color w:val="000000"/>
        </w:rPr>
        <w:t xml:space="preserve"> Ecological study with data from individuals aged 15 to 49 years who had femur fractures before and during the COVID-19 pandemic, extracted from the DATASUS database. We calculated the incidence and demographic profile of femur fractures as well as the type of hospitalization. </w:t>
      </w:r>
      <w:r w:rsidRPr="00252F5F">
        <w:rPr>
          <w:rFonts w:ascii="Arial" w:eastAsia="Arial" w:hAnsi="Arial" w:cs="Arial"/>
          <w:b/>
          <w:color w:val="000000"/>
        </w:rPr>
        <w:t>Results:</w:t>
      </w:r>
      <w:r w:rsidRPr="00252F5F">
        <w:rPr>
          <w:rFonts w:ascii="Arial" w:eastAsia="Arial" w:hAnsi="Arial" w:cs="Arial"/>
          <w:bCs/>
          <w:color w:val="000000"/>
        </w:rPr>
        <w:t xml:space="preserve"> During the period of social isolation due to COVID-19, there was a significant increase in the incidence of femur fractures in individuals aged 15 to 49 years in Brazil. </w:t>
      </w:r>
      <w:r w:rsidRPr="004D05C5">
        <w:rPr>
          <w:rFonts w:ascii="Arial" w:eastAsia="Arial" w:hAnsi="Arial" w:cs="Arial"/>
          <w:bCs/>
          <w:color w:val="000000"/>
          <w:lang w:val="en-US"/>
        </w:rPr>
        <w:t xml:space="preserve">The incidence was 165/100,000 population during the pandemic and 163/100,000 population in the same period </w:t>
      </w:r>
      <w:r w:rsidR="004D05C5" w:rsidRPr="004D05C5">
        <w:rPr>
          <w:rFonts w:ascii="Arial" w:eastAsia="Arial" w:hAnsi="Arial" w:cs="Arial"/>
          <w:bCs/>
          <w:color w:val="000000"/>
          <w:lang w:val="en-US"/>
        </w:rPr>
        <w:t>of</w:t>
      </w:r>
      <w:r w:rsidRPr="004D05C5">
        <w:rPr>
          <w:rFonts w:ascii="Arial" w:eastAsia="Arial" w:hAnsi="Arial" w:cs="Arial"/>
          <w:bCs/>
          <w:color w:val="000000"/>
          <w:lang w:val="en-US"/>
        </w:rPr>
        <w:t xml:space="preserve"> 2019 (main increase in the 15-34 year old age group and decrease in the 35-49 year old age group). </w:t>
      </w:r>
      <w:r w:rsidRPr="00252F5F">
        <w:rPr>
          <w:rFonts w:ascii="Arial" w:eastAsia="Arial" w:hAnsi="Arial" w:cs="Arial"/>
          <w:bCs/>
          <w:color w:val="000000"/>
        </w:rPr>
        <w:t xml:space="preserve">The North and Northeast regions experienced an increase in the incidence of femoral fractures and an increase in emergency hospitalizations related to this condition. On the other hand, the Midwest region experienced a decrease in the incidence and type of hospitalization described as elective. </w:t>
      </w:r>
      <w:r w:rsidRPr="00252F5F">
        <w:rPr>
          <w:rFonts w:ascii="Arial" w:eastAsia="Arial" w:hAnsi="Arial" w:cs="Arial"/>
          <w:b/>
          <w:color w:val="000000"/>
        </w:rPr>
        <w:t>Conclusion:</w:t>
      </w:r>
      <w:r w:rsidRPr="00252F5F">
        <w:rPr>
          <w:rFonts w:ascii="Arial" w:eastAsia="Arial" w:hAnsi="Arial" w:cs="Arial"/>
          <w:bCs/>
          <w:color w:val="000000"/>
        </w:rPr>
        <w:t xml:space="preserve"> During the COVID-19 pandemic, there was an increase in femur fractures among young adults in Brazil, which may be related to the failure of social isolation measures.</w:t>
      </w:r>
    </w:p>
    <w:p w14:paraId="34ADB37E" w14:textId="77777777" w:rsidR="00FA0037" w:rsidRPr="00252F5F" w:rsidRDefault="00FA0037" w:rsidP="004D05C5">
      <w:pPr>
        <w:spacing w:before="0" w:after="0" w:line="480" w:lineRule="auto"/>
        <w:ind w:firstLine="0"/>
        <w:jc w:val="left"/>
        <w:rPr>
          <w:rFonts w:ascii="Arial" w:eastAsia="Arial" w:hAnsi="Arial" w:cs="Arial"/>
          <w:b/>
          <w:lang w:val="en-US"/>
        </w:rPr>
      </w:pPr>
    </w:p>
    <w:p w14:paraId="2F0B96E9" w14:textId="614C7FDF" w:rsidR="00252F5F" w:rsidRPr="00252F5F" w:rsidRDefault="00252F5F" w:rsidP="004D05C5">
      <w:pPr>
        <w:pBdr>
          <w:top w:val="nil"/>
          <w:left w:val="nil"/>
          <w:bottom w:val="nil"/>
          <w:right w:val="nil"/>
          <w:between w:val="nil"/>
        </w:pBdr>
        <w:spacing w:before="0" w:line="480" w:lineRule="auto"/>
        <w:ind w:firstLine="0"/>
        <w:rPr>
          <w:rFonts w:ascii="Arial" w:eastAsia="Arial" w:hAnsi="Arial" w:cs="Arial"/>
          <w:bCs/>
          <w:color w:val="000000"/>
          <w:lang w:val="en-US"/>
        </w:rPr>
      </w:pPr>
      <w:r w:rsidRPr="00252F5F">
        <w:rPr>
          <w:rFonts w:ascii="Arial" w:eastAsia="Arial" w:hAnsi="Arial" w:cs="Arial"/>
          <w:b/>
          <w:color w:val="000000"/>
          <w:lang w:val="en-US"/>
        </w:rPr>
        <w:t xml:space="preserve">Keywords: </w:t>
      </w:r>
      <w:r w:rsidRPr="00252F5F">
        <w:rPr>
          <w:rFonts w:ascii="Arial" w:eastAsia="Arial" w:hAnsi="Arial" w:cs="Arial"/>
          <w:bCs/>
          <w:color w:val="000000"/>
          <w:lang w:val="en-US"/>
        </w:rPr>
        <w:t>femur fracture, pandemic, COVID-19.</w:t>
      </w:r>
    </w:p>
    <w:p w14:paraId="06CBA6BE" w14:textId="77777777" w:rsidR="00CE10C0" w:rsidRPr="00252F5F" w:rsidRDefault="00CE10C0" w:rsidP="004D05C5">
      <w:pPr>
        <w:pBdr>
          <w:top w:val="nil"/>
          <w:left w:val="nil"/>
          <w:bottom w:val="nil"/>
          <w:right w:val="nil"/>
          <w:between w:val="nil"/>
        </w:pBdr>
        <w:spacing w:before="0" w:line="480" w:lineRule="auto"/>
        <w:ind w:firstLine="0"/>
        <w:rPr>
          <w:rFonts w:ascii="Arial" w:eastAsia="Arial" w:hAnsi="Arial" w:cs="Arial"/>
          <w:b/>
          <w:color w:val="000000"/>
          <w:lang w:val="en-US"/>
        </w:rPr>
      </w:pPr>
    </w:p>
    <w:p w14:paraId="4DC882D1" w14:textId="77777777" w:rsidR="00CE10C0" w:rsidRPr="00252F5F" w:rsidRDefault="00CE10C0" w:rsidP="004D05C5">
      <w:pPr>
        <w:pBdr>
          <w:top w:val="nil"/>
          <w:left w:val="nil"/>
          <w:bottom w:val="nil"/>
          <w:right w:val="nil"/>
          <w:between w:val="nil"/>
        </w:pBdr>
        <w:spacing w:before="0" w:line="480" w:lineRule="auto"/>
        <w:ind w:firstLine="0"/>
        <w:rPr>
          <w:rFonts w:ascii="Arial" w:eastAsia="Arial" w:hAnsi="Arial" w:cs="Arial"/>
          <w:b/>
          <w:color w:val="000000"/>
          <w:lang w:val="en-US"/>
        </w:rPr>
      </w:pPr>
    </w:p>
    <w:p w14:paraId="4142601F" w14:textId="673C2966" w:rsidR="00A464A9" w:rsidRDefault="00C74A55" w:rsidP="00C74A55">
      <w:pPr>
        <w:pStyle w:val="Ttulo1"/>
        <w:tabs>
          <w:tab w:val="left" w:pos="1276"/>
        </w:tabs>
      </w:pPr>
      <w:r>
        <w:lastRenderedPageBreak/>
        <w:t xml:space="preserve">INTRODUÇÃO </w:t>
      </w:r>
    </w:p>
    <w:p w14:paraId="6CA67C79" w14:textId="6DD79D2A" w:rsidR="004C674F" w:rsidRDefault="00000000" w:rsidP="004D05C5">
      <w:p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 xml:space="preserve">A pandemia da COVID-19 representou um marco de mudanças nos mais diversos setores de saúde pública. Teve início decretado em 11 de março do ano de 2020 e fim em 05 de maio de 2023 pela </w:t>
      </w:r>
      <w:r w:rsidRPr="00653242">
        <w:rPr>
          <w:rFonts w:ascii="Arial" w:eastAsia="Arial" w:hAnsi="Arial" w:cs="Arial"/>
          <w:i/>
          <w:iCs/>
          <w:color w:val="000000"/>
        </w:rPr>
        <w:t>World Health Organization</w:t>
      </w:r>
      <w:r w:rsidR="00653242">
        <w:rPr>
          <w:rFonts w:ascii="Arial" w:eastAsia="Arial" w:hAnsi="Arial" w:cs="Arial"/>
          <w:i/>
          <w:iCs/>
          <w:color w:val="000000"/>
        </w:rPr>
        <w:fldChar w:fldCharType="begin"/>
      </w:r>
      <w:r w:rsidR="00653242">
        <w:rPr>
          <w:rFonts w:ascii="Arial" w:eastAsia="Arial" w:hAnsi="Arial" w:cs="Arial"/>
          <w:i/>
          <w:iCs/>
          <w:color w:val="000000"/>
        </w:rPr>
        <w:instrText xml:space="preserve"> ADDIN ZOTERO_ITEM CSL_CITATION {"citationID":"gXBWRxSt","properties":{"formattedCitation":"\\super 1\\uc0\\u8211{}3\\nosupersub{}","plainCitation":"1–3","noteIndex":0},"citationItems":[{"id":2886,"uris":["http://zotero.org/users/10339151/items/23RTG2GW"],"itemData":{"id":2886,"type":"article-journal","container-title":"The Tohoku journal of experimental medicine","ISSN":"0040-8727","issue":"4","journalAbbreviation":"The Tohoku journal of experimental medicine","note":"publisher: Tohoku University Medical Press","page":"271-278","title":"The coronavirus disease 2019 (COVID-19) pandemic","volume":"250","author":[{"family":"Baloch","given":"Saira"},{"family":"Baloch","given":"Mohsin Ali"},{"family":"Zheng","given":"Tianli"},{"family":"Pei","given":"Xiaofang"}],"issued":{"date-parts":[["2020"]]}},"label":"page"},{"id":2885,"uris":["http://zotero.org/users/10339151/items/P2I5VLF6"],"itemData":{"id":2885,"type":"article-journal","container-title":"Critical reviews in clinical laboratory sciences","ISSN":"1040-8363","issue":"6","journalAbbreviation":"Critical reviews in clinical laboratory sciences","note":"publisher: Taylor &amp; Francis","page":"365-388","title":"The COVID-19 pandemic","volume":"57","author":[{"family":"Ciotti","given":"Marco"},{"family":"Ciccozzi","given":"Massimo"},{"family":"Terrinoni","given":"Alessandro"},{"family":"Jiang","given":"Wen-Can"},{"family":"Wang","given":"Cheng-Bin"},{"family":"Bernardini","given":"Sergio"}],"issued":{"date-parts":[["2020"]]}},"label":"page"},{"id":2875,"uris":["http://zotero.org/users/10339151/items/DBI8LC7A"],"itemData":{"id":2875,"type":"article-journal","container-title":"Recital-Revista de Educação, Ciência e Tecnologia de Almenara/MG","ISSN":"2674-9270","issue":"1","journalAbbreviation":"Recital-Revista de Educação, Ciência e Tecnologia de Almenara/MG","page":"12-36","title":"COVID-19: aspectos gerais e implicações globais","volume":"2","author":[{"family":"Souto","given":"Xênia Macedo"}],"issued":{"date-parts":[["2020"]]}},"label":"page"}],"schema":"https://github.com/citation-style-language/schema/raw/master/csl-citation.json"} </w:instrText>
      </w:r>
      <w:r w:rsidR="00653242">
        <w:rPr>
          <w:rFonts w:ascii="Arial" w:eastAsia="Arial" w:hAnsi="Arial" w:cs="Arial"/>
          <w:i/>
          <w:iCs/>
          <w:color w:val="000000"/>
        </w:rPr>
        <w:fldChar w:fldCharType="separate"/>
      </w:r>
      <w:r w:rsidR="00653242" w:rsidRPr="00653242">
        <w:rPr>
          <w:rFonts w:ascii="Arial" w:hAnsi="Arial" w:cs="Arial"/>
          <w:vertAlign w:val="superscript"/>
        </w:rPr>
        <w:t>1–3</w:t>
      </w:r>
      <w:r w:rsidR="00653242">
        <w:rPr>
          <w:rFonts w:ascii="Arial" w:eastAsia="Arial" w:hAnsi="Arial" w:cs="Arial"/>
          <w:i/>
          <w:iCs/>
          <w:color w:val="000000"/>
        </w:rPr>
        <w:fldChar w:fldCharType="end"/>
      </w:r>
      <w:r>
        <w:rPr>
          <w:rFonts w:ascii="Arial" w:eastAsia="Arial" w:hAnsi="Arial" w:cs="Arial"/>
          <w:color w:val="000000"/>
        </w:rPr>
        <w:t>. Além do impacto direto da doença, o sistema de saúde enfrentou uma série de desafios logísticos e assistenciais sem precedentes</w:t>
      </w:r>
      <w:r w:rsidR="00653242">
        <w:rPr>
          <w:rFonts w:ascii="Arial" w:eastAsia="Arial" w:hAnsi="Arial" w:cs="Arial"/>
          <w:color w:val="000000"/>
        </w:rPr>
        <w:fldChar w:fldCharType="begin"/>
      </w:r>
      <w:r w:rsidR="00653242">
        <w:rPr>
          <w:rFonts w:ascii="Arial" w:eastAsia="Arial" w:hAnsi="Arial" w:cs="Arial"/>
          <w:color w:val="000000"/>
        </w:rPr>
        <w:instrText xml:space="preserve"> ADDIN ZOTERO_ITEM CSL_CITATION {"citationID":"3WppLwVk","properties":{"formattedCitation":"\\super 4\\uc0\\u8211{}6\\nosupersub{}","plainCitation":"4–6","noteIndex":0},"citationItems":[{"id":2880,"uris":["http://zotero.org/users/10339151/items/MVZVV6IN"],"itemData":{"id":2880,"type":"article-journal","container-title":"Acta Ortopédica Brasileira","ISSN":"1413-7852","journalAbbreviation":"Acta Ortopédica Brasileira","note":"publisher: SciELO Brasil","title":"The impact of covid-19 on the epidemiological profile of fractures","volume":"30","author":[{"family":"ALENCAR NETO","given":"JONATAS BRITO DE"},{"family":"Oliveira","given":"Erica Damasceno"},{"family":"Branco","given":"Márcio Carvalho Castelo"},{"family":"Ozorio","given":"Renan Galvao"},{"family":"Sousa","given":"Antônio Anderson Fonseca DE"},{"family":"Cavalcante","given":"Maria Luzete Costa"},{"family":"Araujo","given":"Ramille Lima"}],"issued":{"date-parts":[["2022"]]}},"label":"page"},{"id":2881,"uris":["http://zotero.org/users/10339151/items/W4NU7JZI"],"itemData":{"id":2881,"type":"article-journal","container-title":"Archives of osteoporosis","ISSN":"1862-3522","issue":"1","journalAbbreviation":"Archives of osteoporosis","note":"publisher: Springer","page":"42","title":"Incidence of hip fractures during the COVID-19 pandemic in the Brazilian public health care system","volume":"17","author":[{"family":"Silva","given":"Audrey Caetano","non-dropping-particle":"da"},{"family":"Silva Santos","given":"Guilherme","non-dropping-particle":"da"},{"family":"Maluf","given":"Eliane Mara Cesario Pereira"},{"family":"Borba","given":"Victoria Zeghbi Cochenksi"}],"issued":{"date-parts":[["2022"]]}},"label":"page"},{"id":2877,"uris":["http://zotero.org/users/10339151/items/G6X96TMH"],"itemData":{"id":2877,"type":"paper-conference","event-title":"Healthcare","ISBN":"2227-9032","note":"issue: 15","page":"2139","publisher":"MDPI","title":"Impact of COVID-19 on Fracture Incidence in Germany: A Comparative Age and Gender Analysis of Pre-and Post-Outbreak Periods","volume":"11","author":[{"family":"Heinz","given":"Tizian"},{"family":"Wild","given":"Moritz"},{"family":"Eidmann","given":"Annette"},{"family":"Weißenberger","given":"Manuel"},{"family":"Rak","given":"Dominik"},{"family":"Nedopil","given":"Alexander Johannes"},{"family":"Rudert","given":"Maximilian"},{"family":"Stratos","given":"Ioannis"}],"issued":{"date-parts":[["2023"]]}},"label":"page"}],"schema":"https://github.com/citation-style-language/schema/raw/master/csl-citation.json"} </w:instrText>
      </w:r>
      <w:r w:rsidR="00653242">
        <w:rPr>
          <w:rFonts w:ascii="Arial" w:eastAsia="Arial" w:hAnsi="Arial" w:cs="Arial"/>
          <w:color w:val="000000"/>
        </w:rPr>
        <w:fldChar w:fldCharType="separate"/>
      </w:r>
      <w:r w:rsidR="00653242" w:rsidRPr="00653242">
        <w:rPr>
          <w:rFonts w:ascii="Arial" w:hAnsi="Arial" w:cs="Arial"/>
          <w:vertAlign w:val="superscript"/>
        </w:rPr>
        <w:t>4–6</w:t>
      </w:r>
      <w:r w:rsidR="00653242">
        <w:rPr>
          <w:rFonts w:ascii="Arial" w:eastAsia="Arial" w:hAnsi="Arial" w:cs="Arial"/>
          <w:color w:val="000000"/>
        </w:rPr>
        <w:fldChar w:fldCharType="end"/>
      </w:r>
      <w:r>
        <w:rPr>
          <w:rFonts w:ascii="Arial" w:eastAsia="Arial" w:hAnsi="Arial" w:cs="Arial"/>
          <w:color w:val="000000"/>
        </w:rPr>
        <w:t xml:space="preserve">. </w:t>
      </w:r>
    </w:p>
    <w:p w14:paraId="2A6E4FE4" w14:textId="6A53835A" w:rsidR="00A464A9" w:rsidRDefault="00000000" w:rsidP="004D05C5">
      <w:pPr>
        <w:pBdr>
          <w:top w:val="nil"/>
          <w:left w:val="nil"/>
          <w:bottom w:val="nil"/>
          <w:right w:val="nil"/>
          <w:between w:val="nil"/>
        </w:pBdr>
        <w:spacing w:line="480" w:lineRule="auto"/>
        <w:rPr>
          <w:rFonts w:ascii="Arial" w:eastAsia="Arial" w:hAnsi="Arial" w:cs="Arial"/>
          <w:color w:val="000000"/>
        </w:rPr>
      </w:pPr>
      <w:r>
        <w:rPr>
          <w:rFonts w:ascii="Arial" w:eastAsia="Arial" w:hAnsi="Arial" w:cs="Arial"/>
          <w:color w:val="000000"/>
        </w:rPr>
        <w:t>Várias condições de saúde não relacionadas ao COVID-19 foram afetadas, com implicações significativas em termos de morbidade e mortalidade</w:t>
      </w:r>
      <w:r w:rsidR="00653242">
        <w:rPr>
          <w:rFonts w:ascii="Arial" w:eastAsia="Arial" w:hAnsi="Arial" w:cs="Arial"/>
          <w:color w:val="000000"/>
        </w:rPr>
        <w:fldChar w:fldCharType="begin"/>
      </w:r>
      <w:r w:rsidR="00653242">
        <w:rPr>
          <w:rFonts w:ascii="Arial" w:eastAsia="Arial" w:hAnsi="Arial" w:cs="Arial"/>
          <w:color w:val="000000"/>
        </w:rPr>
        <w:instrText xml:space="preserve"> ADDIN ZOTERO_ITEM CSL_CITATION {"citationID":"Nf94Dngy","properties":{"formattedCitation":"\\super 7\\uc0\\u8211{}10\\nosupersub{}","plainCitation":"7–10","noteIndex":0},"citationItems":[{"id":2891,"uris":["http://zotero.org/users/10339151/items/UGESUD5S"],"itemData":{"id":2891,"type":"article-journal","container-title":"Best Practice &amp; Research Clinical Anaesthesiology","ISSN":"1521-6896","issue":"3","journalAbbreviation":"Best Practice &amp; Research Clinical Anaesthesiology","note":"publisher: Elsevier","page":"293-306","title":"Economic impact of COVID-19 pandemic on healthcare facilities and systems: International perspectives","volume":"35","author":[{"family":"Kaye","given":"Alan D"},{"family":"Okeagu","given":"Chikezie N"},{"family":"Pham","given":"Alex D"},{"family":"Silva","given":"Rayce A"},{"family":"Hurley","given":"Joshua J"},{"family":"Arron","given":"Brett L"},{"family":"Sarfraz","given":"Noeen"},{"family":"Lee","given":"Hong N"},{"family":"Ghali","given":"Ghali E"},{"family":"Gamble","given":"Jack W"}],"issued":{"date-parts":[["2021"]]}}},{"id":2889,"uris":["http://zotero.org/users/10339151/items/NLGA3NBS"],"itemData":{"id":2889,"type":"article-journal","container-title":"International journal of emergency medicine","ISSN":"1865-1372","journalAbbreviation":"International journal of emergency medicine","note":"publisher: Springer","page":"1-8","title":"Physical and mental health impacts of COVID-19 on healthcare workers: a scoping review","volume":"13","author":[{"family":"Shaukat","given":"Natasha"},{"family":"Ali","given":"Daniyal Mansoor"},{"family":"Razzak","given":"Junaid"}],"issued":{"date-parts":[["2020"]]}}},{"id":2890,"uris":["http://zotero.org/users/10339151/items/S4Y7ZD26"],"itemData":{"id":2890,"type":"article-journal","container-title":"INQUIRY: The Journal of Health Care Organization, Provision, and Financing","ISSN":"0046-9580","journalAbbreviation":"INQUIRY: The Journal of Health Care Organization, Provision, and Financing","note":"publisher: SAGE Publications Sage CA: Los Angeles, CA","page":"0046958020963711","title":"Healthcare workers in Brazil during the COVID-19 pandemic: a cross-sectional online survey","volume":"57","author":[{"family":"Cotrin","given":"Paula"},{"family":"Moura","given":"Wilana"},{"family":"Gambardela-Tkacz","given":"Caroline Martins"},{"family":"Pelloso","given":"Fernando Castilho"},{"family":"Santos","given":"Lander Dos"},{"family":"Carvalho","given":"Maria Dalva de Barros"},{"family":"Pelloso","given":"Sandra Marisa"},{"family":"Freitas","given":"Karina Maria Salvatore"}],"issued":{"date-parts":[["2020"]]}}},{"id":2888,"uris":["http://zotero.org/users/10339151/items/CLUIJJGL"],"itemData":{"id":2888,"type":"article-journal","container-title":"Clinical Infectious Diseases","ISSN":"1058-4838","issue":"10","journalAbbreviation":"Clinical Infectious Diseases","note":"publisher: Oxford University Press US","page":"1748-1754","title":"The impact of coronavirus disease 2019 (COVID-19) on healthcare-associated infections","volume":"74","author":[{"family":"Baker","given":"Meghan A"},{"family":"Sands","given":"Kenneth E"},{"family":"Huang","given":"Susan S"},{"family":"Kleinman","given":"Ken"},{"family":"Septimus","given":"Edward J"},{"family":"Varma","given":"Neha"},{"family":"Blanchard","given":"Jackie"},{"family":"Poland","given":"Russell E"},{"family":"Coady","given":"Micaela H"},{"family":"Yokoe","given":"Deborah S"}],"issued":{"date-parts":[["2022"]]}},"label":"page"}],"schema":"https://github.com/citation-style-language/schema/raw/master/csl-citation.json"} </w:instrText>
      </w:r>
      <w:r w:rsidR="00653242">
        <w:rPr>
          <w:rFonts w:ascii="Arial" w:eastAsia="Arial" w:hAnsi="Arial" w:cs="Arial"/>
          <w:color w:val="000000"/>
        </w:rPr>
        <w:fldChar w:fldCharType="separate"/>
      </w:r>
      <w:r w:rsidR="00653242" w:rsidRPr="00653242">
        <w:rPr>
          <w:rFonts w:ascii="Arial" w:hAnsi="Arial" w:cs="Arial"/>
          <w:vertAlign w:val="superscript"/>
        </w:rPr>
        <w:t>7–10</w:t>
      </w:r>
      <w:r w:rsidR="00653242">
        <w:rPr>
          <w:rFonts w:ascii="Arial" w:eastAsia="Arial" w:hAnsi="Arial" w:cs="Arial"/>
          <w:color w:val="000000"/>
        </w:rPr>
        <w:fldChar w:fldCharType="end"/>
      </w:r>
      <w:r>
        <w:rPr>
          <w:rFonts w:ascii="Arial" w:eastAsia="Arial" w:hAnsi="Arial" w:cs="Arial"/>
          <w:color w:val="000000"/>
        </w:rPr>
        <w:t xml:space="preserve"> em decorrência do distanciamento social, restrições de mobilidade e lockdowns, que tiveram consequências amplas e complexas na sociedade</w:t>
      </w:r>
      <w:r w:rsidR="00653242">
        <w:rPr>
          <w:rFonts w:ascii="Arial" w:eastAsia="Arial" w:hAnsi="Arial" w:cs="Arial"/>
          <w:color w:val="000000"/>
        </w:rPr>
        <w:fldChar w:fldCharType="begin"/>
      </w:r>
      <w:r w:rsidR="00653242">
        <w:rPr>
          <w:rFonts w:ascii="Arial" w:eastAsia="Arial" w:hAnsi="Arial" w:cs="Arial"/>
          <w:color w:val="000000"/>
        </w:rPr>
        <w:instrText xml:space="preserve"> ADDIN ZOTERO_ITEM CSL_CITATION {"citationID":"1BuNh0ZC","properties":{"formattedCitation":"\\super 11\\nosupersub{}","plainCitation":"11","noteIndex":0},"citationItems":[{"id":2876,"uris":["http://zotero.org/users/10339151/items/KAUMDKWD"],"itemData":{"id":2876,"type":"article-journal","note":"publisher: Conselho Nacional de Secretários de Saúde","title":"A pandemia de Covid-19 no Brasil: consequências de um novo futuro para a sociedade brasileira","author":[{"family":"Odeh","given":"Muna Muhammad"},{"family":"Odeh-Moreira","given":"Jamila"}],"issued":{"date-parts":[["2021"]]}}}],"schema":"https://github.com/citation-style-language/schema/raw/master/csl-citation.json"} </w:instrText>
      </w:r>
      <w:r w:rsidR="00653242">
        <w:rPr>
          <w:rFonts w:ascii="Arial" w:eastAsia="Arial" w:hAnsi="Arial" w:cs="Arial"/>
          <w:color w:val="000000"/>
        </w:rPr>
        <w:fldChar w:fldCharType="separate"/>
      </w:r>
      <w:r w:rsidR="00653242" w:rsidRPr="00653242">
        <w:rPr>
          <w:rFonts w:ascii="Arial" w:hAnsi="Arial" w:cs="Arial"/>
          <w:vertAlign w:val="superscript"/>
        </w:rPr>
        <w:t>11</w:t>
      </w:r>
      <w:r w:rsidR="00653242">
        <w:rPr>
          <w:rFonts w:ascii="Arial" w:eastAsia="Arial" w:hAnsi="Arial" w:cs="Arial"/>
          <w:color w:val="000000"/>
        </w:rPr>
        <w:fldChar w:fldCharType="end"/>
      </w:r>
      <w:r>
        <w:rPr>
          <w:rFonts w:ascii="Arial" w:eastAsia="Arial" w:hAnsi="Arial" w:cs="Arial"/>
          <w:color w:val="000000"/>
        </w:rPr>
        <w:t>. Essas medidas podem ter afetado os comportamentos relacionados à saúde, os padrões de atividade física e a exposição a riscos de fraturas</w:t>
      </w:r>
      <w:r w:rsidR="00653242">
        <w:rPr>
          <w:rFonts w:ascii="Arial" w:eastAsia="Arial" w:hAnsi="Arial" w:cs="Arial"/>
          <w:color w:val="000000"/>
        </w:rPr>
        <w:fldChar w:fldCharType="begin"/>
      </w:r>
      <w:r w:rsidR="00653242">
        <w:rPr>
          <w:rFonts w:ascii="Arial" w:eastAsia="Arial" w:hAnsi="Arial" w:cs="Arial"/>
          <w:color w:val="000000"/>
        </w:rPr>
        <w:instrText xml:space="preserve"> ADDIN ZOTERO_ITEM CSL_CITATION {"citationID":"GaM9DdZB","properties":{"formattedCitation":"\\super 12,13\\nosupersub{}","plainCitation":"12,13","noteIndex":0},"citationItems":[{"id":2893,"uris":["http://zotero.org/users/10339151/items/VDEMDFKU"],"itemData":{"id":2893,"type":"article-journal","container-title":"The Tohoku journal of experimental medicine","ISSN":"0040-8727","issue":"4","journalAbbreviation":"The Tohoku journal of experimental medicine","note":"publisher: Tohoku University Medical Press","page":"271-278","title":"The coronavirus disease 2019 (COVID-19) pandemic","volume":"250","author":[{"family":"Baloch","given":"Saira"},{"family":"Baloch","given":"Mohsin Ali"},{"family":"Zheng","given":"Tianli"},{"family":"Pei","given":"Xiaofang"}],"issued":{"date-parts":[["2020"]]}}},{"id":2892,"uris":["http://zotero.org/users/10339151/items/6C7JK5N6"],"itemData":{"id":2892,"type":"article-journal","container-title":"Turkish Journal of medical sciences","ISSN":"1300-0144","issue":"9","journalAbbreviation":"Turkish Journal of medical sciences","page":"571-577","title":"COVID-19: Prevention and control measures in community","volume":"50","author":[{"family":"Güner","given":"Hatice Rahmet"},{"family":"Hasanoğlu","given":"İmran"},{"family":"Aktaş","given":"Firdevs"}],"issued":{"date-parts":[["2020"]]}},"label":"page"}],"schema":"https://github.com/citation-style-language/schema/raw/master/csl-citation.json"} </w:instrText>
      </w:r>
      <w:r w:rsidR="00653242">
        <w:rPr>
          <w:rFonts w:ascii="Arial" w:eastAsia="Arial" w:hAnsi="Arial" w:cs="Arial"/>
          <w:color w:val="000000"/>
        </w:rPr>
        <w:fldChar w:fldCharType="separate"/>
      </w:r>
      <w:r w:rsidR="00653242" w:rsidRPr="00653242">
        <w:rPr>
          <w:rFonts w:ascii="Arial" w:hAnsi="Arial" w:cs="Arial"/>
          <w:vertAlign w:val="superscript"/>
        </w:rPr>
        <w:t>12,13</w:t>
      </w:r>
      <w:r w:rsidR="00653242">
        <w:rPr>
          <w:rFonts w:ascii="Arial" w:eastAsia="Arial" w:hAnsi="Arial" w:cs="Arial"/>
          <w:color w:val="000000"/>
        </w:rPr>
        <w:fldChar w:fldCharType="end"/>
      </w:r>
      <w:r>
        <w:rPr>
          <w:rFonts w:ascii="Arial" w:eastAsia="Arial" w:hAnsi="Arial" w:cs="Arial"/>
          <w:color w:val="000000"/>
        </w:rPr>
        <w:t>.</w:t>
      </w:r>
    </w:p>
    <w:p w14:paraId="2743727C" w14:textId="366F41EE" w:rsidR="00A464A9" w:rsidRDefault="00000000" w:rsidP="004D05C5">
      <w:pPr>
        <w:pBdr>
          <w:top w:val="nil"/>
          <w:left w:val="nil"/>
          <w:bottom w:val="nil"/>
          <w:right w:val="nil"/>
          <w:between w:val="nil"/>
        </w:pBdr>
        <w:spacing w:before="0" w:line="480" w:lineRule="auto"/>
        <w:ind w:firstLine="0"/>
        <w:rPr>
          <w:rFonts w:ascii="Arial" w:eastAsia="Arial" w:hAnsi="Arial" w:cs="Arial"/>
          <w:color w:val="000000"/>
        </w:rPr>
      </w:pPr>
      <w:r>
        <w:rPr>
          <w:rFonts w:ascii="Arial" w:eastAsia="Arial" w:hAnsi="Arial" w:cs="Arial"/>
          <w:color w:val="000000"/>
        </w:rPr>
        <w:tab/>
        <w:t xml:space="preserve">As fraturas de fêmur são de um espectro epidemiológico bimodal, por </w:t>
      </w:r>
      <w:r w:rsidR="00381504">
        <w:rPr>
          <w:rFonts w:ascii="Arial" w:eastAsia="Arial" w:hAnsi="Arial" w:cs="Arial"/>
          <w:color w:val="000000"/>
        </w:rPr>
        <w:t>acometer idosos</w:t>
      </w:r>
      <w:r>
        <w:rPr>
          <w:rFonts w:ascii="Arial" w:eastAsia="Arial" w:hAnsi="Arial" w:cs="Arial"/>
          <w:color w:val="000000"/>
        </w:rPr>
        <w:t xml:space="preserve"> (baixa energia) e jovens (resultados de trauma de alta energia)</w:t>
      </w:r>
      <w:r w:rsidR="00653242">
        <w:rPr>
          <w:rFonts w:ascii="Arial" w:eastAsia="Arial" w:hAnsi="Arial" w:cs="Arial"/>
          <w:color w:val="000000"/>
        </w:rPr>
        <w:fldChar w:fldCharType="begin"/>
      </w:r>
      <w:r w:rsidR="00653242">
        <w:rPr>
          <w:rFonts w:ascii="Arial" w:eastAsia="Arial" w:hAnsi="Arial" w:cs="Arial"/>
          <w:color w:val="000000"/>
        </w:rPr>
        <w:instrText xml:space="preserve"> ADDIN ZOTERO_ITEM CSL_CITATION {"citationID":"OLTamxxB","properties":{"formattedCitation":"\\super 14\\nosupersub{}","plainCitation":"14","noteIndex":0},"citationItems":[{"id":2895,"uris":["http://zotero.org/users/10339151/items/QVMUEEUB"],"itemData":{"id":2895,"type":"article-journal","container-title":"Revista Pesquisa em Fisioterapia","ISSN":"2238-2704","issue":"4","journalAbbreviation":"Revista Pesquisa em Fisioterapia","page":"798-806","title":"Fraturas de fêmur em idosos nas diferentes regiões do Brasil de 2015 a 2020: análise dos custos, tempo de internação e total de óbitos","volume":"11","author":[{"family":"Silva","given":"Jefferson Carlos Araujo"},{"family":"Ribeiro","given":"Mara Dayanne Alves"},{"family":"Silva","given":"Luan Nascimento","non-dropping-particle":"da"},{"family":"Pinheiro","given":"Hudson Azevedo"},{"family":"Bezerra","given":"Lidia Mara Aguiar"},{"family":"Oliveira","given":"Sabrynna Brito"}],"issued":{"date-parts":[["2021"]]}}}],"schema":"https://github.com/citation-style-language/schema/raw/master/csl-citation.json"} </w:instrText>
      </w:r>
      <w:r w:rsidR="00653242">
        <w:rPr>
          <w:rFonts w:ascii="Arial" w:eastAsia="Arial" w:hAnsi="Arial" w:cs="Arial"/>
          <w:color w:val="000000"/>
        </w:rPr>
        <w:fldChar w:fldCharType="separate"/>
      </w:r>
      <w:r w:rsidR="00653242" w:rsidRPr="00653242">
        <w:rPr>
          <w:rFonts w:ascii="Arial" w:hAnsi="Arial" w:cs="Arial"/>
          <w:vertAlign w:val="superscript"/>
        </w:rPr>
        <w:t>14</w:t>
      </w:r>
      <w:r w:rsidR="00653242">
        <w:rPr>
          <w:rFonts w:ascii="Arial" w:eastAsia="Arial" w:hAnsi="Arial" w:cs="Arial"/>
          <w:color w:val="000000"/>
        </w:rPr>
        <w:fldChar w:fldCharType="end"/>
      </w:r>
      <w:r w:rsidR="006B5B09">
        <w:rPr>
          <w:rFonts w:ascii="Arial" w:eastAsia="Arial" w:hAnsi="Arial" w:cs="Arial"/>
          <w:color w:val="000000"/>
        </w:rPr>
        <w:t>. Outros estudos já avaliaram o impacto epidemiológico da pandemia, porém em outra faixa etária e localidade. No Brasil, já foram estudadas as fraturas de fêmur (quadril) nos pacientes idosos</w:t>
      </w:r>
      <w:r w:rsidR="00653242">
        <w:rPr>
          <w:rFonts w:ascii="Arial" w:eastAsia="Arial" w:hAnsi="Arial" w:cs="Arial"/>
          <w:color w:val="000000"/>
        </w:rPr>
        <w:fldChar w:fldCharType="begin"/>
      </w:r>
      <w:r w:rsidR="00D042C2">
        <w:rPr>
          <w:rFonts w:ascii="Arial" w:eastAsia="Arial" w:hAnsi="Arial" w:cs="Arial"/>
          <w:color w:val="000000"/>
        </w:rPr>
        <w:instrText xml:space="preserve"> ADDIN ZOTERO_ITEM CSL_CITATION {"citationID":"YaC6AYpk","properties":{"formattedCitation":"\\super 14\\nosupersub{}","plainCitation":"14","noteIndex":0},"citationItems":[{"id":2895,"uris":["http://zotero.org/users/10339151/items/QVMUEEUB"],"itemData":{"id":2895,"type":"article-journal","container-title":"Revista Pesquisa em Fisioterapia","ISSN":"2238-2704","issue":"4","journalAbbreviation":"Revista Pesquisa em Fisioterapia","page":"798-806","title":"Fraturas de fêmur em idosos nas diferentes regiões do Brasil de 2015 a 2020: análise dos custos, tempo de internação e total de óbitos","volume":"11","author":[{"family":"Silva","given":"Jefferson Carlos Araujo"},{"family":"Ribeiro","given":"Mara Dayanne Alves"},{"family":"Silva","given":"Luan Nascimento","non-dropping-particle":"da"},{"family":"Pinheiro","given":"Hudson Azevedo"},{"family":"Bezerra","given":"Lidia Mara Aguiar"},{"family":"Oliveira","given":"Sabrynna Brito"}],"issued":{"date-parts":[["2021"]]}}}],"schema":"https://github.com/citation-style-language/schema/raw/master/csl-citation.json"} </w:instrText>
      </w:r>
      <w:r w:rsidR="00653242">
        <w:rPr>
          <w:rFonts w:ascii="Arial" w:eastAsia="Arial" w:hAnsi="Arial" w:cs="Arial"/>
          <w:color w:val="000000"/>
        </w:rPr>
        <w:fldChar w:fldCharType="separate"/>
      </w:r>
      <w:r w:rsidR="00D042C2" w:rsidRPr="00D042C2">
        <w:rPr>
          <w:rFonts w:ascii="Arial" w:hAnsi="Arial" w:cs="Arial"/>
          <w:vertAlign w:val="superscript"/>
        </w:rPr>
        <w:t>14</w:t>
      </w:r>
      <w:r w:rsidR="00653242">
        <w:rPr>
          <w:rFonts w:ascii="Arial" w:eastAsia="Arial" w:hAnsi="Arial" w:cs="Arial"/>
          <w:color w:val="000000"/>
        </w:rPr>
        <w:fldChar w:fldCharType="end"/>
      </w:r>
      <w:r w:rsidR="006B5B09">
        <w:rPr>
          <w:rFonts w:ascii="Arial" w:eastAsia="Arial" w:hAnsi="Arial" w:cs="Arial"/>
          <w:color w:val="000000"/>
        </w:rPr>
        <w:t xml:space="preserve"> e os números de trauma em uma instituição</w:t>
      </w:r>
      <w:r w:rsidR="00D042C2">
        <w:rPr>
          <w:rFonts w:ascii="Arial" w:eastAsia="Arial" w:hAnsi="Arial" w:cs="Arial"/>
          <w:color w:val="000000"/>
        </w:rPr>
        <w:fldChar w:fldCharType="begin"/>
      </w:r>
      <w:r w:rsidR="00D042C2">
        <w:rPr>
          <w:rFonts w:ascii="Arial" w:eastAsia="Arial" w:hAnsi="Arial" w:cs="Arial"/>
          <w:color w:val="000000"/>
        </w:rPr>
        <w:instrText xml:space="preserve"> ADDIN ZOTERO_ITEM CSL_CITATION {"citationID":"z5FkcOU2","properties":{"formattedCitation":"\\super 4\\nosupersub{}","plainCitation":"4","noteIndex":0},"citationItems":[{"id":2880,"uris":["http://zotero.org/users/10339151/items/MVZVV6IN"],"itemData":{"id":2880,"type":"article-journal","container-title":"Acta Ortopédica Brasileira","ISSN":"1413-7852","journalAbbreviation":"Acta Ortopédica Brasileira","note":"publisher: SciELO Brasil","title":"The impact of covid-19 on the epidemiological profile of fractures","volume":"30","author":[{"family":"ALENCAR NETO","given":"JONATAS BRITO DE"},{"family":"Oliveira","given":"Erica Damasceno"},{"family":"Branco","given":"Márcio Carvalho Castelo"},{"family":"Ozorio","given":"Renan Galvao"},{"family":"Sousa","given":"Antônio Anderson Fonseca DE"},{"family":"Cavalcante","given":"Maria Luzete Costa"},{"family":"Araujo","given":"Ramille Lima"}],"issued":{"date-parts":[["2022"]]}}}],"schema":"https://github.com/citation-style-language/schema/raw/master/csl-citation.json"} </w:instrText>
      </w:r>
      <w:r w:rsidR="00D042C2">
        <w:rPr>
          <w:rFonts w:ascii="Arial" w:eastAsia="Arial" w:hAnsi="Arial" w:cs="Arial"/>
          <w:color w:val="000000"/>
        </w:rPr>
        <w:fldChar w:fldCharType="separate"/>
      </w:r>
      <w:r w:rsidR="00D042C2" w:rsidRPr="00D042C2">
        <w:rPr>
          <w:rFonts w:ascii="Arial" w:hAnsi="Arial" w:cs="Arial"/>
          <w:vertAlign w:val="superscript"/>
        </w:rPr>
        <w:t>4</w:t>
      </w:r>
      <w:r w:rsidR="00D042C2">
        <w:rPr>
          <w:rFonts w:ascii="Arial" w:eastAsia="Arial" w:hAnsi="Arial" w:cs="Arial"/>
          <w:color w:val="000000"/>
        </w:rPr>
        <w:fldChar w:fldCharType="end"/>
      </w:r>
      <w:r w:rsidR="006B5B09">
        <w:rPr>
          <w:rFonts w:ascii="Arial" w:eastAsia="Arial" w:hAnsi="Arial" w:cs="Arial"/>
          <w:color w:val="000000"/>
        </w:rPr>
        <w:t>, porém, ainda há lacuna sobre as fraturas em jovens e de trauma de alta energia</w:t>
      </w:r>
      <w:r w:rsidR="00D042C2">
        <w:rPr>
          <w:rFonts w:ascii="Arial" w:eastAsia="Arial" w:hAnsi="Arial" w:cs="Arial"/>
          <w:color w:val="000000"/>
        </w:rPr>
        <w:t xml:space="preserve"> com dados em nível nacional</w:t>
      </w:r>
      <w:r w:rsidR="006B5B09">
        <w:rPr>
          <w:rFonts w:ascii="Arial" w:eastAsia="Arial" w:hAnsi="Arial" w:cs="Arial"/>
          <w:color w:val="000000"/>
        </w:rPr>
        <w:t xml:space="preserve">. </w:t>
      </w:r>
    </w:p>
    <w:p w14:paraId="618BCDF2" w14:textId="77777777" w:rsidR="00A464A9" w:rsidRDefault="00000000" w:rsidP="004D05C5">
      <w:pPr>
        <w:pBdr>
          <w:top w:val="nil"/>
          <w:left w:val="nil"/>
          <w:bottom w:val="nil"/>
          <w:right w:val="nil"/>
          <w:between w:val="nil"/>
        </w:pBdr>
        <w:spacing w:before="0" w:line="480" w:lineRule="auto"/>
        <w:ind w:firstLine="0"/>
        <w:rPr>
          <w:rFonts w:ascii="Arial" w:eastAsia="Arial" w:hAnsi="Arial" w:cs="Arial"/>
          <w:color w:val="000000"/>
        </w:rPr>
      </w:pPr>
      <w:r>
        <w:rPr>
          <w:rFonts w:ascii="Arial" w:eastAsia="Arial" w:hAnsi="Arial" w:cs="Arial"/>
          <w:color w:val="000000"/>
        </w:rPr>
        <w:tab/>
        <w:t>O objetivo foi investigar a incidência de fraturas de fêmur (CID S72) em pacientes de 15 a 49 anos no Brasil, no período prévio (março a dezembro de 2019) e durante a pandemia de COVID-19 (março a dezembro de 2020), com base em dados do DATASUS, para avaliar o impacto do isolamento social na incidência e o perfil demográfico dos indivíduos afetados.</w:t>
      </w:r>
    </w:p>
    <w:p w14:paraId="4B68A105" w14:textId="34DE5390" w:rsidR="00A464A9" w:rsidRDefault="00C74A55" w:rsidP="007A254E">
      <w:pPr>
        <w:pStyle w:val="Ttulo1"/>
      </w:pPr>
      <w:r>
        <w:lastRenderedPageBreak/>
        <w:t xml:space="preserve">MÉTODOS  </w:t>
      </w:r>
    </w:p>
    <w:p w14:paraId="07F60A12" w14:textId="2C8ACA94" w:rsidR="00A464A9" w:rsidRPr="006B5B09" w:rsidRDefault="00000000" w:rsidP="004D05C5">
      <w:pPr>
        <w:spacing w:line="480" w:lineRule="auto"/>
        <w:rPr>
          <w:rFonts w:ascii="Arial" w:eastAsia="Arial" w:hAnsi="Arial" w:cs="Arial"/>
          <w:color w:val="70AD47"/>
        </w:rPr>
      </w:pPr>
      <w:r>
        <w:rPr>
          <w:rFonts w:ascii="Arial" w:eastAsia="Arial" w:hAnsi="Arial" w:cs="Arial"/>
          <w:color w:val="000000"/>
        </w:rPr>
        <w:t xml:space="preserve">Estudo </w:t>
      </w:r>
      <w:r w:rsidR="00795157">
        <w:rPr>
          <w:rFonts w:ascii="Arial" w:eastAsia="Arial" w:hAnsi="Arial" w:cs="Arial"/>
          <w:color w:val="000000"/>
        </w:rPr>
        <w:t>ecológico</w:t>
      </w:r>
      <w:r w:rsidR="00D042C2">
        <w:rPr>
          <w:rFonts w:ascii="Arial" w:eastAsia="Arial" w:hAnsi="Arial" w:cs="Arial"/>
          <w:color w:val="000000"/>
        </w:rPr>
        <w:fldChar w:fldCharType="begin"/>
      </w:r>
      <w:r w:rsidR="00D042C2">
        <w:rPr>
          <w:rFonts w:ascii="Arial" w:eastAsia="Arial" w:hAnsi="Arial" w:cs="Arial"/>
          <w:color w:val="000000"/>
        </w:rPr>
        <w:instrText xml:space="preserve"> ADDIN ZOTERO_ITEM CSL_CITATION {"citationID":"BgIh7Opd","properties":{"formattedCitation":"\\super 15\\nosupersub{}","plainCitation":"15","noteIndex":0},"citationItems":[{"id":2896,"uris":["http://zotero.org/users/10339151/items/2CW5GMFT"],"itemData":{"id":2896,"type":"article-journal","container-title":"Environmental health perspectives","ISSN":"0091-6765","issue":"9","journalAbbreviation":"Environmental health perspectives","page":"095001","title":"Methodological considerations for epidemiological studies of air pollution and the SARS and COVID-19 coronavirus outbreaks","volume":"128","author":[{"family":"Villeneuve","given":"Paul J"},{"family":"Goldberg","given":"Mark S"}],"issued":{"date-parts":[["2020"]]}}}],"schema":"https://github.com/citation-style-language/schema/raw/master/csl-citation.json"} </w:instrText>
      </w:r>
      <w:r w:rsidR="00D042C2">
        <w:rPr>
          <w:rFonts w:ascii="Arial" w:eastAsia="Arial" w:hAnsi="Arial" w:cs="Arial"/>
          <w:color w:val="000000"/>
        </w:rPr>
        <w:fldChar w:fldCharType="separate"/>
      </w:r>
      <w:r w:rsidR="00D042C2" w:rsidRPr="00D042C2">
        <w:rPr>
          <w:rFonts w:ascii="Arial" w:hAnsi="Arial" w:cs="Arial"/>
          <w:vertAlign w:val="superscript"/>
        </w:rPr>
        <w:t>15</w:t>
      </w:r>
      <w:r w:rsidR="00D042C2">
        <w:rPr>
          <w:rFonts w:ascii="Arial" w:eastAsia="Arial" w:hAnsi="Arial" w:cs="Arial"/>
          <w:color w:val="000000"/>
        </w:rPr>
        <w:fldChar w:fldCharType="end"/>
      </w:r>
      <w:r>
        <w:rPr>
          <w:rFonts w:ascii="Arial" w:eastAsia="Arial" w:hAnsi="Arial" w:cs="Arial"/>
          <w:color w:val="000000"/>
        </w:rPr>
        <w:t xml:space="preserve"> </w:t>
      </w:r>
      <w:r>
        <w:rPr>
          <w:rFonts w:ascii="Arial" w:eastAsia="Arial" w:hAnsi="Arial" w:cs="Arial"/>
        </w:rPr>
        <w:t>realizado por meio do levantamento de dados secundários que foram obtidos por revisão de boletins epidemiológicos do Ministério da Saúde, disponível na plataforma eletrônica do Departamento de Informática dos Sistema Único de Saúde (DATASUS)</w:t>
      </w:r>
      <w:r w:rsidR="00D042C2">
        <w:rPr>
          <w:rFonts w:ascii="Arial" w:eastAsia="Arial" w:hAnsi="Arial" w:cs="Arial"/>
        </w:rPr>
        <w:fldChar w:fldCharType="begin"/>
      </w:r>
      <w:r w:rsidR="00D042C2">
        <w:rPr>
          <w:rFonts w:ascii="Arial" w:eastAsia="Arial" w:hAnsi="Arial" w:cs="Arial"/>
        </w:rPr>
        <w:instrText xml:space="preserve"> ADDIN ZOTERO_ITEM CSL_CITATION {"citationID":"9i0eLPLX","properties":{"formattedCitation":"\\super 16\\nosupersub{}","plainCitation":"16","noteIndex":0},"citationItems":[{"id":494,"uris":["http://zotero.org/users/10339151/items/NN49A6GA"],"itemData":{"id":494,"type":"article-journal","container-title":"Refas-Revista Fatec Zona Sul","ISSN":"2359-182X","issue":"3","page":"16-31","title":"DATASUS: o uso dos Sistemas de Informação na Saúde Pública","volume":"1","author":[{"family":"Lima","given":"Areta Cristina"},{"family":"Januário","given":"Michele Cássia"},{"family":"Lima","given":"Pedro Thiago"},{"family":"Moura","given":"Walcyr","non-dropping-particle":"de"}],"issued":{"date-parts":[["2015"]]}}}],"schema":"https://github.com/citation-style-language/schema/raw/master/csl-citation.json"} </w:instrText>
      </w:r>
      <w:r w:rsidR="00D042C2">
        <w:rPr>
          <w:rFonts w:ascii="Arial" w:eastAsia="Arial" w:hAnsi="Arial" w:cs="Arial"/>
        </w:rPr>
        <w:fldChar w:fldCharType="separate"/>
      </w:r>
      <w:r w:rsidR="00D042C2" w:rsidRPr="00D042C2">
        <w:rPr>
          <w:rFonts w:ascii="Arial" w:hAnsi="Arial" w:cs="Arial"/>
          <w:vertAlign w:val="superscript"/>
        </w:rPr>
        <w:t>16</w:t>
      </w:r>
      <w:r w:rsidR="00D042C2">
        <w:rPr>
          <w:rFonts w:ascii="Arial" w:eastAsia="Arial" w:hAnsi="Arial" w:cs="Arial"/>
        </w:rPr>
        <w:fldChar w:fldCharType="end"/>
      </w:r>
      <w:r>
        <w:rPr>
          <w:rFonts w:ascii="Arial" w:eastAsia="Arial" w:hAnsi="Arial" w:cs="Arial"/>
        </w:rPr>
        <w:t xml:space="preserve"> referente a distribuição espacial das fraturas de fêmur (</w:t>
      </w:r>
      <w:r w:rsidR="00D042C2">
        <w:rPr>
          <w:rFonts w:ascii="Arial" w:eastAsia="Arial" w:hAnsi="Arial" w:cs="Arial"/>
        </w:rPr>
        <w:t xml:space="preserve">código </w:t>
      </w:r>
      <w:r>
        <w:rPr>
          <w:rFonts w:ascii="Arial" w:eastAsia="Arial" w:hAnsi="Arial" w:cs="Arial"/>
        </w:rPr>
        <w:t xml:space="preserve">S72 </w:t>
      </w:r>
      <w:r w:rsidR="00D042C2">
        <w:rPr>
          <w:rFonts w:ascii="Arial" w:eastAsia="Arial" w:hAnsi="Arial" w:cs="Arial"/>
        </w:rPr>
        <w:t>da décima classificação internacional de doenças</w:t>
      </w:r>
      <w:r w:rsidR="00D042C2">
        <w:rPr>
          <w:rFonts w:ascii="Arial" w:eastAsia="Arial" w:hAnsi="Arial" w:cs="Arial"/>
        </w:rPr>
        <w:fldChar w:fldCharType="begin"/>
      </w:r>
      <w:r w:rsidR="00D042C2">
        <w:rPr>
          <w:rFonts w:ascii="Arial" w:eastAsia="Arial" w:hAnsi="Arial" w:cs="Arial"/>
        </w:rPr>
        <w:instrText xml:space="preserve"> ADDIN ZOTERO_ITEM CSL_CITATION {"citationID":"iGC4BluR","properties":{"formattedCitation":"\\super 17\\nosupersub{}","plainCitation":"17","noteIndex":0},"citationItems":[{"id":406,"uris":["http://zotero.org/users/10339151/items/UDZ59BGU"],"itemData":{"id":406,"type":"book","ISBN":"85-314-0193-3","publisher":"Edusp","title":"CID-10: Classificação Estatística Internacional de Doenças com disquete","author":[{"literal":"OMS"}],"issued":{"date-parts":[["1994"]]}}}],"schema":"https://github.com/citation-style-language/schema/raw/master/csl-citation.json"} </w:instrText>
      </w:r>
      <w:r w:rsidR="00D042C2">
        <w:rPr>
          <w:rFonts w:ascii="Arial" w:eastAsia="Arial" w:hAnsi="Arial" w:cs="Arial"/>
        </w:rPr>
        <w:fldChar w:fldCharType="separate"/>
      </w:r>
      <w:r w:rsidR="00D042C2" w:rsidRPr="00D042C2">
        <w:rPr>
          <w:rFonts w:ascii="Arial" w:hAnsi="Arial" w:cs="Arial"/>
          <w:vertAlign w:val="superscript"/>
        </w:rPr>
        <w:t>17</w:t>
      </w:r>
      <w:r w:rsidR="00D042C2">
        <w:rPr>
          <w:rFonts w:ascii="Arial" w:eastAsia="Arial" w:hAnsi="Arial" w:cs="Arial"/>
        </w:rPr>
        <w:fldChar w:fldCharType="end"/>
      </w:r>
      <w:r w:rsidR="00D042C2">
        <w:rPr>
          <w:rFonts w:ascii="Arial" w:eastAsia="Arial" w:hAnsi="Arial" w:cs="Arial"/>
        </w:rPr>
        <w:t xml:space="preserve"> </w:t>
      </w:r>
      <w:r>
        <w:rPr>
          <w:rFonts w:ascii="Arial" w:eastAsia="Arial" w:hAnsi="Arial" w:cs="Arial"/>
        </w:rPr>
        <w:t xml:space="preserve">– Fratura de fêmur) </w:t>
      </w:r>
      <w:r>
        <w:rPr>
          <w:rFonts w:ascii="Arial" w:eastAsia="Arial" w:hAnsi="Arial" w:cs="Arial"/>
          <w:color w:val="000000"/>
        </w:rPr>
        <w:t xml:space="preserve">nos períodos março e dezembro de 2019 </w:t>
      </w:r>
      <w:r w:rsidR="004974A0">
        <w:rPr>
          <w:rFonts w:ascii="Arial" w:eastAsia="Arial" w:hAnsi="Arial" w:cs="Arial"/>
          <w:color w:val="000000"/>
        </w:rPr>
        <w:t>e março</w:t>
      </w:r>
      <w:r>
        <w:rPr>
          <w:rFonts w:ascii="Arial" w:eastAsia="Arial" w:hAnsi="Arial" w:cs="Arial"/>
          <w:color w:val="000000"/>
        </w:rPr>
        <w:t xml:space="preserve"> e dezembro de 2020, datas que correspondem ao período pré e durante a pandemia COVID-19, respectivamente.</w:t>
      </w:r>
    </w:p>
    <w:p w14:paraId="04ED126F" w14:textId="77777777" w:rsidR="00A464A9" w:rsidRDefault="00000000" w:rsidP="004D05C5">
      <w:pPr>
        <w:spacing w:line="480" w:lineRule="auto"/>
        <w:rPr>
          <w:rFonts w:ascii="Arial" w:eastAsia="Arial" w:hAnsi="Arial" w:cs="Arial"/>
        </w:rPr>
      </w:pPr>
      <w:r>
        <w:rPr>
          <w:rFonts w:ascii="Arial" w:eastAsia="Arial" w:hAnsi="Arial" w:cs="Arial"/>
        </w:rPr>
        <w:t>Os dados foram extraídos segundo gêneros (masculino e feminino), faixas etárias (15 a 19 anos; 20 a 24 anos; 25 a 29 anos; 30 a 34 anos; 35 a 39 anos; 40 a 44 anos e; 45 a 49 anos), regiões administrativas (Norte, Nordeste, Sudeste, Sul e Centro-Oeste) e tipos de internação (Eletiva, Urgência, Acidentes e outros tipos). Os tipos de internação que correspondem aos acidentes no trajeto para o trabalho, no local de trabalho ou a serviço da empresa e outros tipos de acidentes de trânsito foram agrupados como acidentes.</w:t>
      </w:r>
    </w:p>
    <w:p w14:paraId="15E8E127" w14:textId="77777777" w:rsidR="00A464A9" w:rsidRDefault="00000000" w:rsidP="004D05C5">
      <w:pPr>
        <w:spacing w:line="480" w:lineRule="auto"/>
        <w:rPr>
          <w:rFonts w:ascii="Arial" w:eastAsia="Arial" w:hAnsi="Arial" w:cs="Arial"/>
        </w:rPr>
      </w:pPr>
      <w:r>
        <w:rPr>
          <w:rFonts w:ascii="Arial" w:eastAsia="Arial" w:hAnsi="Arial" w:cs="Arial"/>
        </w:rPr>
        <w:t>A inclusão dos casos avaliados neste estudo teve como critérios de escolha apenas os que foram registrados durante o período delimitado e notificados no Sistema de Informações Hospitalares (SIH). Em seguida, os dados foram organizados e tabulados utilizando-se o programa Microsoft Excel 2016, de acordo com as informações obtidas.</w:t>
      </w:r>
    </w:p>
    <w:p w14:paraId="22124AD2" w14:textId="26BE52DF" w:rsidR="00A464A9" w:rsidRDefault="00000000" w:rsidP="004D05C5">
      <w:pPr>
        <w:spacing w:line="480" w:lineRule="auto"/>
        <w:rPr>
          <w:rFonts w:ascii="Arial" w:eastAsia="Arial" w:hAnsi="Arial" w:cs="Arial"/>
        </w:rPr>
      </w:pPr>
      <w:r>
        <w:rPr>
          <w:rFonts w:ascii="Arial" w:eastAsia="Arial" w:hAnsi="Arial" w:cs="Arial"/>
        </w:rPr>
        <w:t xml:space="preserve">A incidência de fraturas de fêmur foi calculada para cada 100 mil habitantes pela relação entre o número de casos notificados e a população média no período. A variação estimada entre os períodos foi calculada pelo percentual da diferença entre o número de casos nos períodos pré e durante a pandemia. Ainda, a diferença da </w:t>
      </w:r>
      <w:r>
        <w:rPr>
          <w:rFonts w:ascii="Arial" w:eastAsia="Arial" w:hAnsi="Arial" w:cs="Arial"/>
        </w:rPr>
        <w:lastRenderedPageBreak/>
        <w:t>incidência de fraturas entre os períodos foi estimada pela diferença bruta das taxas. Os dados foram analisados no software Stata (StataCorp. LC) versão 11.0.</w:t>
      </w:r>
    </w:p>
    <w:p w14:paraId="439E26B0" w14:textId="64E3D434" w:rsidR="00712613" w:rsidRDefault="00712613" w:rsidP="00712613">
      <w:pPr>
        <w:spacing w:line="480" w:lineRule="auto"/>
        <w:rPr>
          <w:rFonts w:ascii="Arial" w:eastAsia="Arial" w:hAnsi="Arial" w:cs="Arial"/>
        </w:rPr>
      </w:pPr>
      <w:r>
        <w:rPr>
          <w:rFonts w:ascii="Arial" w:eastAsia="Arial" w:hAnsi="Arial" w:cs="Arial"/>
        </w:rPr>
        <w:t>Por serem dados secundários extraídos de fonte pública, esse tipo de estudos de acordo com a legislação ética vigente, não precisa ser submetido e apreciado por um Comitê de Ética em Pesquisa, de acordo com a resolução número 510 de 2016</w:t>
      </w:r>
      <w:r>
        <w:rPr>
          <w:rFonts w:ascii="Arial" w:eastAsia="Arial" w:hAnsi="Arial" w:cs="Arial"/>
        </w:rPr>
        <w:fldChar w:fldCharType="begin"/>
      </w:r>
      <w:r w:rsidR="00D042C2">
        <w:rPr>
          <w:rFonts w:ascii="Arial" w:eastAsia="Arial" w:hAnsi="Arial" w:cs="Arial"/>
        </w:rPr>
        <w:instrText xml:space="preserve"> ADDIN ZOTERO_ITEM CSL_CITATION {"citationID":"ur24qe7e","properties":{"formattedCitation":"\\super 18\\nosupersub{}","plainCitation":"18","noteIndex":0},"citationItems":[{"id":2825,"uris":["http://zotero.org/users/10339151/items/68M7X2ZS"],"itemData":{"id":2825,"type":"article-journal","abstract":"Resumo A Resolucao no 510/2016 do Conselho Nacional de Saude determina diretrizes eticas especificas para as ciencias humanas e sociais (CHS) e e resultado de anos de trabalho de pessoas e instituicoes que ha muito apontavam a inadequacao de uma unica orientacao de cunho biomedico para pesquisas em diferentes areas. Discutem-se aqui as principais diferencas entre a pesquisa em CHS e a pesquisa biomedica. A disputa pelo poder de definir o que e ciencia caracteriza o campo cientifico, no qual nao cabe a interferencia do sistema de Comites de Etica em Pesquisa/Comissao Nacional de Etica em Pesquisa, cuja missao e a protecao do participante de pesquisa. Comentam-se seis mudancas que a Resolucao no 510/2016 traz. Observa-se que as normas brasileiras sobre etica em pesquisa ainda sao restritas. No âmbito internacional, varios codigos de etica sao mais abrangentes. A Noruega dispoe de diretrizes especificas para as ciencias sociais, humanas, juridicas e teologicas, que contemplam o valor e a funcao social da pesquisa; os interesses da sociedade; a necessidade da liberdade para investigar; o papel e os interesses dos gestores academicos; os principios e os interesses dentro das comunidades cientificas, inclusive em suas relacoes com os estudantes; a responsabilidade das agencias de financiamento; as consequencias dos resultados das pesquisas; e a popularizacao da ciencia.","container-title":"Saude E Sociedade","DOI":"10.1590/s0104-12902019190232","issue":"4","note":"DOI: 10.1590/s0104-12902019190232\nMAG ID: 2995300257\nS2ID: 84b2869d7777c8443c2bce5b405287bdec67c2bc","page":"299-310","title":"A aprovação da Resolução CNS nº 510/2016 é um avanço para a ciência brasileira","volume":"28","author":[{"family":"Guerriero","given":"Iara Coelho Zito"},{"family":"Souza Minayo","given":"Maria Cecília","non-dropping-particle":"de"}],"issued":{"date-parts":[["2019",8,20]]}}}],"schema":"https://github.com/citation-style-language/schema/raw/master/csl-citation.json"} </w:instrText>
      </w:r>
      <w:r>
        <w:rPr>
          <w:rFonts w:ascii="Arial" w:eastAsia="Arial" w:hAnsi="Arial" w:cs="Arial"/>
        </w:rPr>
        <w:fldChar w:fldCharType="separate"/>
      </w:r>
      <w:r w:rsidR="00D042C2" w:rsidRPr="00D042C2">
        <w:rPr>
          <w:rFonts w:ascii="Arial" w:hAnsi="Arial" w:cs="Arial"/>
          <w:vertAlign w:val="superscript"/>
        </w:rPr>
        <w:t>18</w:t>
      </w:r>
      <w:r>
        <w:rPr>
          <w:rFonts w:ascii="Arial" w:eastAsia="Arial" w:hAnsi="Arial" w:cs="Arial"/>
        </w:rPr>
        <w:fldChar w:fldCharType="end"/>
      </w:r>
      <w:r>
        <w:rPr>
          <w:rFonts w:ascii="Arial" w:eastAsia="Arial" w:hAnsi="Arial" w:cs="Arial"/>
        </w:rPr>
        <w:t>.</w:t>
      </w:r>
    </w:p>
    <w:p w14:paraId="32CD0FDD"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00000"/>
        </w:rPr>
      </w:pPr>
    </w:p>
    <w:p w14:paraId="7FE66640" w14:textId="03DE3B9A" w:rsidR="00A464A9" w:rsidRPr="00712613" w:rsidRDefault="00C74A55" w:rsidP="007A254E">
      <w:pPr>
        <w:pStyle w:val="Ttulo1"/>
      </w:pPr>
      <w:r w:rsidRPr="00712613">
        <w:t>RESULTADOS</w:t>
      </w:r>
    </w:p>
    <w:p w14:paraId="037CA9A6" w14:textId="77777777" w:rsidR="00252F5F"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Foram analisados 53110 casos de internações em decorrência de fratura de fêmur ocorridas no SUS nos períodos pré e durante a pandemia, tendo como perfil dos casos indivíduos do gênero masculino, entre 20 e 24 anos, na região Sudeste e internadas como urgências. Entre os períodos pré e durante pandemia, esse perfil se manteve, com destaque apenas para mudança na segunda principal causa de internação que era a eletiva no período pré-pandemia e passou a ser internação por acidentes no período pandêmico (tabela 1).</w:t>
      </w:r>
    </w:p>
    <w:p w14:paraId="6BD4662E" w14:textId="77777777" w:rsidR="00A464A9" w:rsidRDefault="00000000" w:rsidP="004D05C5">
      <w:pPr>
        <w:pBdr>
          <w:top w:val="nil"/>
          <w:left w:val="nil"/>
          <w:bottom w:val="nil"/>
          <w:right w:val="nil"/>
          <w:between w:val="nil"/>
        </w:pBdr>
        <w:spacing w:before="0" w:line="480" w:lineRule="auto"/>
        <w:ind w:firstLine="0"/>
        <w:rPr>
          <w:rFonts w:ascii="Arial" w:eastAsia="Arial" w:hAnsi="Arial" w:cs="Arial"/>
          <w:color w:val="000000"/>
        </w:rPr>
      </w:pPr>
      <w:r>
        <w:rPr>
          <w:rFonts w:ascii="Arial" w:eastAsia="Arial" w:hAnsi="Arial" w:cs="Arial"/>
          <w:b/>
          <w:color w:val="000000"/>
        </w:rPr>
        <w:t>Tabela 1.</w:t>
      </w:r>
      <w:r>
        <w:rPr>
          <w:rFonts w:ascii="Arial" w:eastAsia="Arial" w:hAnsi="Arial" w:cs="Arial"/>
          <w:color w:val="000000"/>
        </w:rPr>
        <w:t xml:space="preserve"> Mudanças no perfil das internações por fraturas de fêmur em adultos jovens ocorridas nos períodos pré e durante pandemia.</w:t>
      </w:r>
    </w:p>
    <w:tbl>
      <w:tblPr>
        <w:tblStyle w:val="a"/>
        <w:tblW w:w="878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Grid>
        <w:gridCol w:w="2126"/>
        <w:gridCol w:w="1611"/>
        <w:gridCol w:w="1848"/>
        <w:gridCol w:w="1644"/>
        <w:gridCol w:w="1559"/>
      </w:tblGrid>
      <w:tr w:rsidR="00A464A9" w14:paraId="0E825EA1" w14:textId="77777777">
        <w:trPr>
          <w:trHeight w:val="20"/>
        </w:trPr>
        <w:tc>
          <w:tcPr>
            <w:tcW w:w="212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E60D5EA"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b/>
                <w:color w:val="000000"/>
              </w:rPr>
              <w:t>Variáveis</w:t>
            </w:r>
          </w:p>
        </w:tc>
        <w:tc>
          <w:tcPr>
            <w:tcW w:w="161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73FB5EBA"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b/>
                <w:color w:val="000000"/>
              </w:rPr>
              <w:t>Geral</w:t>
            </w:r>
          </w:p>
        </w:tc>
        <w:tc>
          <w:tcPr>
            <w:tcW w:w="184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0D6DF4EB"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b/>
                <w:color w:val="000000"/>
              </w:rPr>
              <w:t>Pré-pandemia COVID-19</w:t>
            </w:r>
          </w:p>
        </w:tc>
        <w:tc>
          <w:tcPr>
            <w:tcW w:w="164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E598BD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b/>
                <w:color w:val="000000"/>
              </w:rPr>
              <w:t>Durante pandemia COVID-19</w:t>
            </w:r>
          </w:p>
        </w:tc>
        <w:tc>
          <w:tcPr>
            <w:tcW w:w="155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C56F1AD"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b/>
                <w:color w:val="000000"/>
              </w:rPr>
              <w:t>Variação (%)</w:t>
            </w:r>
          </w:p>
        </w:tc>
      </w:tr>
      <w:tr w:rsidR="00A464A9" w14:paraId="7E214541" w14:textId="77777777">
        <w:trPr>
          <w:trHeight w:val="20"/>
        </w:trPr>
        <w:tc>
          <w:tcPr>
            <w:tcW w:w="2127"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3A7505BA" w14:textId="77777777" w:rsidR="00A464A9" w:rsidRDefault="00A464A9" w:rsidP="004D05C5">
            <w:pPr>
              <w:spacing w:after="0" w:line="480" w:lineRule="auto"/>
              <w:rPr>
                <w:rFonts w:ascii="Arial" w:eastAsia="Arial" w:hAnsi="Arial" w:cs="Arial"/>
              </w:rPr>
            </w:pPr>
          </w:p>
        </w:tc>
        <w:tc>
          <w:tcPr>
            <w:tcW w:w="5103" w:type="dxa"/>
            <w:gridSpan w:val="3"/>
            <w:tcBorders>
              <w:top w:val="single" w:sz="4" w:space="0" w:color="000000"/>
              <w:left w:val="nil"/>
              <w:bottom w:val="nil"/>
              <w:right w:val="nil"/>
            </w:tcBorders>
            <w:shd w:val="clear" w:color="auto" w:fill="auto"/>
            <w:tcMar>
              <w:top w:w="80" w:type="dxa"/>
              <w:left w:w="80" w:type="dxa"/>
              <w:bottom w:w="80" w:type="dxa"/>
              <w:right w:w="80" w:type="dxa"/>
            </w:tcMar>
            <w:vAlign w:val="center"/>
          </w:tcPr>
          <w:p w14:paraId="3669961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N (%)</w:t>
            </w:r>
          </w:p>
        </w:tc>
        <w:tc>
          <w:tcPr>
            <w:tcW w:w="1559"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0BB01BA5" w14:textId="77777777" w:rsidR="00A464A9" w:rsidRDefault="00A464A9" w:rsidP="004D05C5">
            <w:pPr>
              <w:spacing w:after="0" w:line="480" w:lineRule="auto"/>
              <w:rPr>
                <w:rFonts w:ascii="Arial" w:eastAsia="Arial" w:hAnsi="Arial" w:cs="Arial"/>
              </w:rPr>
            </w:pPr>
          </w:p>
        </w:tc>
      </w:tr>
      <w:tr w:rsidR="00A464A9" w14:paraId="615070EB"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5D6AD748"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Geral</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66D1CAFB"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53110 (100)</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1964F99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6364 (100)</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51C8F498"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6746 (100)</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255C4F06"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4</w:t>
            </w:r>
          </w:p>
        </w:tc>
      </w:tr>
      <w:tr w:rsidR="00A464A9" w14:paraId="51764F69"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6608DC1B"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lastRenderedPageBreak/>
              <w:t>Gênero</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7CF0F7DC" w14:textId="77777777" w:rsidR="00A464A9" w:rsidRDefault="00A464A9" w:rsidP="004D05C5">
            <w:pPr>
              <w:spacing w:after="0" w:line="480" w:lineRule="auto"/>
              <w:rPr>
                <w:rFonts w:ascii="Arial" w:eastAsia="Arial" w:hAnsi="Arial" w:cs="Arial"/>
              </w:rPr>
            </w:pP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43619D05" w14:textId="77777777" w:rsidR="00A464A9" w:rsidRDefault="00A464A9" w:rsidP="004D05C5">
            <w:pPr>
              <w:spacing w:after="0" w:line="480" w:lineRule="auto"/>
              <w:rPr>
                <w:rFonts w:ascii="Arial" w:eastAsia="Arial" w:hAnsi="Arial" w:cs="Arial"/>
              </w:rPr>
            </w:pP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12D1AA73" w14:textId="77777777" w:rsidR="00A464A9" w:rsidRDefault="00A464A9" w:rsidP="004D05C5">
            <w:pPr>
              <w:spacing w:after="0" w:line="480" w:lineRule="auto"/>
              <w:rPr>
                <w:rFonts w:ascii="Arial" w:eastAsia="Arial" w:hAnsi="Arial" w:cs="Arial"/>
              </w:rPr>
            </w:pP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1084CB42" w14:textId="77777777" w:rsidR="00A464A9" w:rsidRDefault="00A464A9" w:rsidP="004D05C5">
            <w:pPr>
              <w:spacing w:after="0" w:line="480" w:lineRule="auto"/>
              <w:rPr>
                <w:rFonts w:ascii="Arial" w:eastAsia="Arial" w:hAnsi="Arial" w:cs="Arial"/>
              </w:rPr>
            </w:pPr>
          </w:p>
        </w:tc>
      </w:tr>
      <w:tr w:rsidR="00A464A9" w14:paraId="4BD1FED6"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42D13DF8"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 xml:space="preserve">   Masculino</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7043303A"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43128 (81,2)</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5C9E18C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1398 (81,1)</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382A7AD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1730 (81,2)</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50B85CE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1</w:t>
            </w:r>
          </w:p>
        </w:tc>
      </w:tr>
      <w:tr w:rsidR="00A464A9" w14:paraId="204CBC1E"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522A328E"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 xml:space="preserve">   Feminino</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37E2511F"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9982 (18,7)</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004EDC72"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4966 (18,9)</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6C6BAE2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5016 (18,7)</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7A04AC23"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2</w:t>
            </w:r>
          </w:p>
        </w:tc>
      </w:tr>
      <w:tr w:rsidR="00A464A9" w14:paraId="04F97E94"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3AD9990D"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Faixa Etária</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48D14C82" w14:textId="77777777" w:rsidR="00A464A9" w:rsidRDefault="00A464A9" w:rsidP="004D05C5">
            <w:pPr>
              <w:spacing w:after="0" w:line="480" w:lineRule="auto"/>
              <w:rPr>
                <w:rFonts w:ascii="Arial" w:eastAsia="Arial" w:hAnsi="Arial" w:cs="Arial"/>
              </w:rPr>
            </w:pP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2070E754" w14:textId="77777777" w:rsidR="00A464A9" w:rsidRDefault="00A464A9" w:rsidP="004D05C5">
            <w:pPr>
              <w:spacing w:after="0" w:line="480" w:lineRule="auto"/>
              <w:rPr>
                <w:rFonts w:ascii="Arial" w:eastAsia="Arial" w:hAnsi="Arial" w:cs="Arial"/>
              </w:rPr>
            </w:pP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26673BA9" w14:textId="77777777" w:rsidR="00A464A9" w:rsidRDefault="00A464A9" w:rsidP="004D05C5">
            <w:pPr>
              <w:spacing w:after="0" w:line="480" w:lineRule="auto"/>
              <w:rPr>
                <w:rFonts w:ascii="Arial" w:eastAsia="Arial" w:hAnsi="Arial" w:cs="Arial"/>
              </w:rPr>
            </w:pP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61689A6F" w14:textId="77777777" w:rsidR="00A464A9" w:rsidRDefault="00A464A9" w:rsidP="004D05C5">
            <w:pPr>
              <w:spacing w:after="0" w:line="480" w:lineRule="auto"/>
              <w:rPr>
                <w:rFonts w:ascii="Arial" w:eastAsia="Arial" w:hAnsi="Arial" w:cs="Arial"/>
              </w:rPr>
            </w:pPr>
          </w:p>
        </w:tc>
      </w:tr>
      <w:tr w:rsidR="00A464A9" w14:paraId="50434C2C"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7279969B"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15 a 19 anos</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3D93A3E8"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7733 (14,5)</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6403CED3"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824 (14,5)</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012262CD"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909 (14,6)</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1F350666"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1</w:t>
            </w:r>
          </w:p>
        </w:tc>
      </w:tr>
      <w:tr w:rsidR="00A464A9" w14:paraId="599F3EB3"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40CE2683"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20 a 24 anos</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3FA84EC0"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1552 (21,7)</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36E1E974"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5662 (21,4)</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13C5C87B"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5890 (22,0)</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25A8D926"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6</w:t>
            </w:r>
          </w:p>
        </w:tc>
      </w:tr>
      <w:tr w:rsidR="00A464A9" w14:paraId="50EA8264"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4D354633"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25 a 29 anos</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0FD2DEF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8444 (15,8)</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27C01AF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4127 (15,6)</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0FD77E41"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4317 (16,1)</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59133524"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5</w:t>
            </w:r>
          </w:p>
        </w:tc>
      </w:tr>
      <w:tr w:rsidR="00A464A9" w14:paraId="316C3B4B"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4F9907C6"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30 a 34 anos</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3CCC21C7"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7164 (13,4)</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7E38A9E1"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556 (13,4)</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5EDA0DBB"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608 (13,4)</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6E4D957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0</w:t>
            </w:r>
          </w:p>
        </w:tc>
      </w:tr>
      <w:tr w:rsidR="00A464A9" w14:paraId="1B8D9CD9"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202B7B4C"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35 a 39 anos</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3F25DE4A"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6489 (12,2)</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2ACD81E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249 (12,3)</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28FCECD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240 (12,1)</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0A167B87"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2</w:t>
            </w:r>
          </w:p>
        </w:tc>
      </w:tr>
      <w:tr w:rsidR="00A464A9" w14:paraId="6B077895"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22C6EA27"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40 a 44 anos</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4411B24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5931 (11,1)</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75F1655F"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958 (11,2)</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48CAD8F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973 (11,1)</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28F21B21"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1</w:t>
            </w:r>
          </w:p>
        </w:tc>
      </w:tr>
      <w:tr w:rsidR="00A464A9" w14:paraId="7C1737BA"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18A9E3CB"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45 a 49 anos</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4894995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5797 (10,9)</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07CC94F3"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988 (11,3)</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4E7AF40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809 (10,5)</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5DF0DB3A"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8</w:t>
            </w:r>
          </w:p>
        </w:tc>
      </w:tr>
      <w:tr w:rsidR="00A464A9" w14:paraId="0B719D7A"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21C1DDD9"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Região</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25688A4D" w14:textId="77777777" w:rsidR="00A464A9" w:rsidRDefault="00A464A9" w:rsidP="004D05C5">
            <w:pPr>
              <w:spacing w:after="0" w:line="480" w:lineRule="auto"/>
              <w:rPr>
                <w:rFonts w:ascii="Arial" w:eastAsia="Arial" w:hAnsi="Arial" w:cs="Arial"/>
              </w:rPr>
            </w:pP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368E75DA" w14:textId="77777777" w:rsidR="00A464A9" w:rsidRDefault="00A464A9" w:rsidP="004D05C5">
            <w:pPr>
              <w:spacing w:after="0" w:line="480" w:lineRule="auto"/>
              <w:rPr>
                <w:rFonts w:ascii="Arial" w:eastAsia="Arial" w:hAnsi="Arial" w:cs="Arial"/>
              </w:rPr>
            </w:pP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124C09C9" w14:textId="77777777" w:rsidR="00A464A9" w:rsidRDefault="00A464A9" w:rsidP="004D05C5">
            <w:pPr>
              <w:spacing w:after="0" w:line="480" w:lineRule="auto"/>
              <w:rPr>
                <w:rFonts w:ascii="Arial" w:eastAsia="Arial" w:hAnsi="Arial" w:cs="Arial"/>
              </w:rPr>
            </w:pP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0A20127B" w14:textId="77777777" w:rsidR="00A464A9" w:rsidRDefault="00A464A9" w:rsidP="004D05C5">
            <w:pPr>
              <w:pBdr>
                <w:top w:val="nil"/>
                <w:left w:val="nil"/>
                <w:bottom w:val="nil"/>
                <w:right w:val="nil"/>
                <w:between w:val="nil"/>
              </w:pBdr>
              <w:spacing w:before="0" w:after="0" w:line="480" w:lineRule="auto"/>
              <w:ind w:firstLine="0"/>
              <w:jc w:val="center"/>
              <w:rPr>
                <w:rFonts w:ascii="Arial" w:eastAsia="Arial" w:hAnsi="Arial" w:cs="Arial"/>
                <w:color w:val="000000"/>
              </w:rPr>
            </w:pPr>
          </w:p>
        </w:tc>
      </w:tr>
      <w:tr w:rsidR="00A464A9" w14:paraId="073809FB"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20B30BEB"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Norte</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0FDCEB80"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5411 (10,1)</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294338A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569 (9,7)</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12E176DA"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842 (10,6)</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6E99394C"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9</w:t>
            </w:r>
          </w:p>
        </w:tc>
      </w:tr>
      <w:tr w:rsidR="00A464A9" w14:paraId="2EE018F5"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0BE38EEB"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Nordeste</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33EE91B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5333 (28,8)</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62589967"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7425 (28,1)</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7C01FDA6"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7908 (29,5)</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736CC57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4</w:t>
            </w:r>
          </w:p>
        </w:tc>
      </w:tr>
      <w:tr w:rsidR="00A464A9" w14:paraId="537EC62C"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662A47CB"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Sudeste</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7F1119F3"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8143 (52,9)</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4E1D6BFF"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4084 (53,4)</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59C5050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4059 (52,5)</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765FC7B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9</w:t>
            </w:r>
          </w:p>
        </w:tc>
      </w:tr>
      <w:tr w:rsidR="00A464A9" w14:paraId="454718D5"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41857374"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Sul</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37AB1171"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2065 (22,7)</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38C8EFE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6028 (22,8)</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0FA807D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6037 (22,5)</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3C41D9A3"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3</w:t>
            </w:r>
          </w:p>
        </w:tc>
      </w:tr>
      <w:tr w:rsidR="00A464A9" w14:paraId="4559DEF9"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53907C51"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Centro-Oeste</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68FE2091"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7060 (13,2)</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78343F27"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616 (13,7)</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0767AB44"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444 (12,8)</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2F21F8FD"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8</w:t>
            </w:r>
          </w:p>
        </w:tc>
      </w:tr>
      <w:tr w:rsidR="00A464A9" w14:paraId="549AA2BB" w14:textId="77777777">
        <w:trPr>
          <w:trHeight w:val="20"/>
        </w:trPr>
        <w:tc>
          <w:tcPr>
            <w:tcW w:w="3738" w:type="dxa"/>
            <w:gridSpan w:val="2"/>
            <w:tcBorders>
              <w:top w:val="nil"/>
              <w:left w:val="nil"/>
              <w:bottom w:val="nil"/>
              <w:right w:val="nil"/>
            </w:tcBorders>
            <w:shd w:val="clear" w:color="auto" w:fill="auto"/>
            <w:tcMar>
              <w:top w:w="80" w:type="dxa"/>
              <w:left w:w="80" w:type="dxa"/>
              <w:bottom w:w="80" w:type="dxa"/>
              <w:right w:w="80" w:type="dxa"/>
            </w:tcMar>
            <w:vAlign w:val="center"/>
          </w:tcPr>
          <w:p w14:paraId="23CBC0DD"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Tipo de internação</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5AB29FEC" w14:textId="77777777" w:rsidR="00A464A9" w:rsidRDefault="00A464A9" w:rsidP="004D05C5">
            <w:pPr>
              <w:spacing w:after="0" w:line="480" w:lineRule="auto"/>
              <w:rPr>
                <w:rFonts w:ascii="Arial" w:eastAsia="Arial" w:hAnsi="Arial" w:cs="Arial"/>
              </w:rPr>
            </w:pP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11ADFF12" w14:textId="77777777" w:rsidR="00A464A9" w:rsidRDefault="00A464A9" w:rsidP="004D05C5">
            <w:pPr>
              <w:spacing w:after="0" w:line="480" w:lineRule="auto"/>
              <w:rPr>
                <w:rFonts w:ascii="Arial" w:eastAsia="Arial" w:hAnsi="Arial" w:cs="Arial"/>
              </w:rPr>
            </w:pP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5B1F2350" w14:textId="77777777" w:rsidR="00A464A9" w:rsidRDefault="00A464A9" w:rsidP="004D05C5">
            <w:pPr>
              <w:pBdr>
                <w:top w:val="nil"/>
                <w:left w:val="nil"/>
                <w:bottom w:val="nil"/>
                <w:right w:val="nil"/>
                <w:between w:val="nil"/>
              </w:pBdr>
              <w:spacing w:before="0" w:after="0" w:line="480" w:lineRule="auto"/>
              <w:ind w:firstLine="0"/>
              <w:jc w:val="center"/>
              <w:rPr>
                <w:rFonts w:ascii="Arial" w:eastAsia="Arial" w:hAnsi="Arial" w:cs="Arial"/>
                <w:color w:val="000000"/>
              </w:rPr>
            </w:pPr>
          </w:p>
        </w:tc>
      </w:tr>
      <w:tr w:rsidR="00A464A9" w14:paraId="797B7AED"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4B61C4A3"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lastRenderedPageBreak/>
              <w:t>Eletiva</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00C17FDA"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4126 (7,7)</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1A52917C"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210 (8,3)</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6CA3F9D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916 (7,1)</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69B5AB5A"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2</w:t>
            </w:r>
          </w:p>
        </w:tc>
      </w:tr>
      <w:tr w:rsidR="00A464A9" w14:paraId="3FA58C7C"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1127D122"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Urgência</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3F8EC2B8"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43312 (81,5)</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62D0DD9D"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1307 (80,8)</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01D2C8E6"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2005 (82,2)</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0E71D282"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4</w:t>
            </w:r>
          </w:p>
        </w:tc>
      </w:tr>
      <w:tr w:rsidR="00A464A9" w14:paraId="3AA0369F" w14:textId="77777777">
        <w:trPr>
          <w:trHeight w:val="20"/>
        </w:trPr>
        <w:tc>
          <w:tcPr>
            <w:tcW w:w="2127" w:type="dxa"/>
            <w:tcBorders>
              <w:top w:val="nil"/>
              <w:left w:val="nil"/>
              <w:bottom w:val="nil"/>
              <w:right w:val="nil"/>
            </w:tcBorders>
            <w:shd w:val="clear" w:color="auto" w:fill="auto"/>
            <w:tcMar>
              <w:top w:w="80" w:type="dxa"/>
              <w:left w:w="80" w:type="dxa"/>
              <w:bottom w:w="80" w:type="dxa"/>
              <w:right w:w="80" w:type="dxa"/>
            </w:tcMar>
            <w:vAlign w:val="center"/>
          </w:tcPr>
          <w:p w14:paraId="4D0B57EC"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Acidentes</w:t>
            </w:r>
          </w:p>
        </w:tc>
        <w:tc>
          <w:tcPr>
            <w:tcW w:w="1611" w:type="dxa"/>
            <w:tcBorders>
              <w:top w:val="nil"/>
              <w:left w:val="nil"/>
              <w:bottom w:val="nil"/>
              <w:right w:val="nil"/>
            </w:tcBorders>
            <w:shd w:val="clear" w:color="auto" w:fill="auto"/>
            <w:tcMar>
              <w:top w:w="80" w:type="dxa"/>
              <w:left w:w="80" w:type="dxa"/>
              <w:bottom w:w="80" w:type="dxa"/>
              <w:right w:w="80" w:type="dxa"/>
            </w:tcMar>
            <w:vAlign w:val="center"/>
          </w:tcPr>
          <w:p w14:paraId="4738E1A2"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4151 (7,8)</w:t>
            </w:r>
          </w:p>
        </w:tc>
        <w:tc>
          <w:tcPr>
            <w:tcW w:w="1848" w:type="dxa"/>
            <w:tcBorders>
              <w:top w:val="nil"/>
              <w:left w:val="nil"/>
              <w:bottom w:val="nil"/>
              <w:right w:val="nil"/>
            </w:tcBorders>
            <w:shd w:val="clear" w:color="auto" w:fill="auto"/>
            <w:tcMar>
              <w:top w:w="80" w:type="dxa"/>
              <w:left w:w="80" w:type="dxa"/>
              <w:bottom w:w="80" w:type="dxa"/>
              <w:right w:w="80" w:type="dxa"/>
            </w:tcMar>
            <w:vAlign w:val="center"/>
          </w:tcPr>
          <w:p w14:paraId="6C34E914"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014 (7,6)</w:t>
            </w:r>
          </w:p>
        </w:tc>
        <w:tc>
          <w:tcPr>
            <w:tcW w:w="1644" w:type="dxa"/>
            <w:tcBorders>
              <w:top w:val="nil"/>
              <w:left w:val="nil"/>
              <w:bottom w:val="nil"/>
              <w:right w:val="nil"/>
            </w:tcBorders>
            <w:shd w:val="clear" w:color="auto" w:fill="auto"/>
            <w:tcMar>
              <w:top w:w="80" w:type="dxa"/>
              <w:left w:w="80" w:type="dxa"/>
              <w:bottom w:w="80" w:type="dxa"/>
              <w:right w:w="80" w:type="dxa"/>
            </w:tcMar>
            <w:vAlign w:val="center"/>
          </w:tcPr>
          <w:p w14:paraId="44DE8D51"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137 (7,9)</w:t>
            </w:r>
          </w:p>
        </w:tc>
        <w:tc>
          <w:tcPr>
            <w:tcW w:w="1559" w:type="dxa"/>
            <w:tcBorders>
              <w:top w:val="nil"/>
              <w:left w:val="nil"/>
              <w:bottom w:val="nil"/>
              <w:right w:val="nil"/>
            </w:tcBorders>
            <w:shd w:val="clear" w:color="auto" w:fill="auto"/>
            <w:tcMar>
              <w:top w:w="80" w:type="dxa"/>
              <w:left w:w="80" w:type="dxa"/>
              <w:bottom w:w="80" w:type="dxa"/>
              <w:right w:w="80" w:type="dxa"/>
            </w:tcMar>
            <w:vAlign w:val="center"/>
          </w:tcPr>
          <w:p w14:paraId="28E02961"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3</w:t>
            </w:r>
          </w:p>
        </w:tc>
      </w:tr>
      <w:tr w:rsidR="00A464A9" w14:paraId="6AD1D819" w14:textId="77777777">
        <w:trPr>
          <w:trHeight w:val="20"/>
        </w:trPr>
        <w:tc>
          <w:tcPr>
            <w:tcW w:w="2127"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2F5C3712"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 xml:space="preserve">Outros tipos </w:t>
            </w:r>
          </w:p>
        </w:tc>
        <w:tc>
          <w:tcPr>
            <w:tcW w:w="1611"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7FB9880D"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521 (2,8)</w:t>
            </w:r>
          </w:p>
        </w:tc>
        <w:tc>
          <w:tcPr>
            <w:tcW w:w="1848"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0BA544C0"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833 (3,1)</w:t>
            </w:r>
          </w:p>
        </w:tc>
        <w:tc>
          <w:tcPr>
            <w:tcW w:w="1644"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5E4B2E20"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688 (2,5)</w:t>
            </w:r>
          </w:p>
        </w:tc>
        <w:tc>
          <w:tcPr>
            <w:tcW w:w="1559"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05355A32"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6</w:t>
            </w:r>
          </w:p>
        </w:tc>
      </w:tr>
    </w:tbl>
    <w:p w14:paraId="0F5C302B" w14:textId="77777777" w:rsidR="00A464A9" w:rsidRDefault="00A464A9" w:rsidP="004D05C5">
      <w:pPr>
        <w:widowControl w:val="0"/>
        <w:pBdr>
          <w:top w:val="nil"/>
          <w:left w:val="nil"/>
          <w:bottom w:val="nil"/>
          <w:right w:val="nil"/>
          <w:between w:val="nil"/>
        </w:pBdr>
        <w:spacing w:before="0" w:line="480" w:lineRule="auto"/>
        <w:ind w:firstLine="0"/>
        <w:rPr>
          <w:rFonts w:ascii="Arial" w:eastAsia="Arial" w:hAnsi="Arial" w:cs="Arial"/>
          <w:color w:val="000000"/>
        </w:rPr>
      </w:pPr>
    </w:p>
    <w:p w14:paraId="5EB0A97A"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00000"/>
        </w:rPr>
      </w:pPr>
    </w:p>
    <w:p w14:paraId="5B62AE09" w14:textId="6C745335" w:rsidR="00252F5F" w:rsidRDefault="00000000" w:rsidP="004974A0">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No que diz respeito a sazonalidade, as internações por fraturas de fêmur em adultos jovens brasileiros parece</w:t>
      </w:r>
      <w:r w:rsidR="00ED1688">
        <w:rPr>
          <w:rFonts w:ascii="Arial" w:eastAsia="Arial" w:hAnsi="Arial" w:cs="Arial"/>
          <w:color w:val="000000"/>
        </w:rPr>
        <w:t>m</w:t>
      </w:r>
      <w:r>
        <w:rPr>
          <w:rFonts w:ascii="Arial" w:eastAsia="Arial" w:hAnsi="Arial" w:cs="Arial"/>
          <w:color w:val="000000"/>
        </w:rPr>
        <w:t xml:space="preserve"> ter sido menor</w:t>
      </w:r>
      <w:r w:rsidR="00ED1688">
        <w:rPr>
          <w:rFonts w:ascii="Arial" w:eastAsia="Arial" w:hAnsi="Arial" w:cs="Arial"/>
          <w:color w:val="000000"/>
        </w:rPr>
        <w:t>es</w:t>
      </w:r>
      <w:r>
        <w:rPr>
          <w:rFonts w:ascii="Arial" w:eastAsia="Arial" w:hAnsi="Arial" w:cs="Arial"/>
          <w:color w:val="000000"/>
        </w:rPr>
        <w:t xml:space="preserve"> no período de janeiro até junho de quando ocorreu a pandemia do que no período anterior a pandemia até o mês de junho, oposto do que ocorreu entre agosto e novembro (números maiores durante a pandemia) (figura 1).</w:t>
      </w:r>
    </w:p>
    <w:p w14:paraId="45A91BFA" w14:textId="77777777" w:rsidR="004974A0" w:rsidRPr="004974A0" w:rsidRDefault="004974A0" w:rsidP="004974A0">
      <w:pPr>
        <w:pBdr>
          <w:top w:val="nil"/>
          <w:left w:val="nil"/>
          <w:bottom w:val="nil"/>
          <w:right w:val="nil"/>
          <w:between w:val="nil"/>
        </w:pBdr>
        <w:spacing w:before="0" w:line="480" w:lineRule="auto"/>
        <w:rPr>
          <w:rFonts w:ascii="Arial" w:eastAsia="Arial" w:hAnsi="Arial" w:cs="Arial"/>
          <w:b/>
          <w:bCs/>
          <w:color w:val="000000"/>
        </w:rPr>
      </w:pPr>
    </w:p>
    <w:p w14:paraId="0CFFEB7A" w14:textId="7351C413" w:rsidR="00A464A9" w:rsidRDefault="00000000" w:rsidP="004D05C5">
      <w:pPr>
        <w:pBdr>
          <w:top w:val="nil"/>
          <w:left w:val="nil"/>
          <w:bottom w:val="nil"/>
          <w:right w:val="nil"/>
          <w:between w:val="nil"/>
        </w:pBdr>
        <w:spacing w:before="0" w:line="480" w:lineRule="auto"/>
        <w:ind w:firstLine="0"/>
        <w:rPr>
          <w:rFonts w:ascii="Arial" w:eastAsia="Arial" w:hAnsi="Arial" w:cs="Arial"/>
          <w:color w:val="000000"/>
        </w:rPr>
      </w:pPr>
      <w:r>
        <w:rPr>
          <w:rFonts w:ascii="Arial" w:eastAsia="Arial" w:hAnsi="Arial" w:cs="Arial"/>
          <w:b/>
          <w:color w:val="000000"/>
        </w:rPr>
        <w:t>Figura 1.</w:t>
      </w:r>
      <w:r>
        <w:rPr>
          <w:rFonts w:ascii="Arial" w:eastAsia="Arial" w:hAnsi="Arial" w:cs="Arial"/>
          <w:color w:val="000000"/>
        </w:rPr>
        <w:t xml:space="preserve"> Número de internações por fraturas de fêmur ocorridas em adultos jovens nos períodos pré e durante a pandemia da COVID-19.</w:t>
      </w:r>
    </w:p>
    <w:p w14:paraId="22DBFC8C" w14:textId="77777777" w:rsidR="004974A0" w:rsidRDefault="004974A0" w:rsidP="004D05C5">
      <w:pPr>
        <w:pBdr>
          <w:top w:val="nil"/>
          <w:left w:val="nil"/>
          <w:bottom w:val="nil"/>
          <w:right w:val="nil"/>
          <w:between w:val="nil"/>
        </w:pBdr>
        <w:spacing w:before="0" w:line="480" w:lineRule="auto"/>
        <w:ind w:firstLine="0"/>
        <w:rPr>
          <w:rFonts w:ascii="Arial" w:eastAsia="Arial" w:hAnsi="Arial" w:cs="Arial"/>
          <w:color w:val="000000"/>
        </w:rPr>
      </w:pPr>
    </w:p>
    <w:p w14:paraId="50F96FB3" w14:textId="77777777"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O reflexo da pandemia da COVID-19 sobre as internações por fraturas de fêmur resultou em aumento de 2/100 mil casos em adultos jovens brasileiros. Ainda, a pandemia parece ter influenciado no aumento da incidência em homens, em indivíduos mais jovens (até 34 anos), nas regiões Norte e Nordeste e   do tipo de internação como urgência. Por outro lado, a incidência reduziu em indivíduos mais velhos (35 a 49 anos), em residentes na região Centro-Oeste e do tipo eletiva e outros tipos de internações, como por exemplo, por outras lesões (tabela 3).</w:t>
      </w:r>
    </w:p>
    <w:p w14:paraId="0C3F11B4"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00000"/>
        </w:rPr>
      </w:pPr>
    </w:p>
    <w:p w14:paraId="6A96DA8A" w14:textId="77777777" w:rsidR="00A464A9" w:rsidRDefault="00000000" w:rsidP="004D05C5">
      <w:pPr>
        <w:pBdr>
          <w:top w:val="nil"/>
          <w:left w:val="nil"/>
          <w:bottom w:val="nil"/>
          <w:right w:val="nil"/>
          <w:between w:val="nil"/>
        </w:pBdr>
        <w:spacing w:before="0" w:line="480" w:lineRule="auto"/>
        <w:ind w:firstLine="0"/>
        <w:rPr>
          <w:rFonts w:ascii="Arial" w:eastAsia="Arial" w:hAnsi="Arial" w:cs="Arial"/>
          <w:color w:val="000000"/>
        </w:rPr>
      </w:pPr>
      <w:r>
        <w:rPr>
          <w:rFonts w:ascii="Arial" w:eastAsia="Arial" w:hAnsi="Arial" w:cs="Arial"/>
          <w:b/>
          <w:color w:val="000000"/>
        </w:rPr>
        <w:t>Tabela 3.</w:t>
      </w:r>
      <w:r>
        <w:rPr>
          <w:rFonts w:ascii="Arial" w:eastAsia="Arial" w:hAnsi="Arial" w:cs="Arial"/>
          <w:color w:val="000000"/>
        </w:rPr>
        <w:t xml:space="preserve"> Taxa de internações por fratura de fêmur em adultos jovens brasileiros, segundo gênero, faixa etária, região e tipo de internação entre os períodos pré e durante a pandemia da COVID-19.</w:t>
      </w:r>
    </w:p>
    <w:p w14:paraId="384ACA28"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00000"/>
        </w:rPr>
      </w:pPr>
    </w:p>
    <w:tbl>
      <w:tblPr>
        <w:tblStyle w:val="a0"/>
        <w:tblW w:w="850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Grid>
        <w:gridCol w:w="3395"/>
        <w:gridCol w:w="1221"/>
        <w:gridCol w:w="1541"/>
        <w:gridCol w:w="2347"/>
      </w:tblGrid>
      <w:tr w:rsidR="00A464A9" w14:paraId="0D8C1144" w14:textId="77777777">
        <w:trPr>
          <w:trHeight w:val="300"/>
        </w:trPr>
        <w:tc>
          <w:tcPr>
            <w:tcW w:w="3395" w:type="dxa"/>
            <w:vMerge w:val="restart"/>
            <w:tcBorders>
              <w:top w:val="single" w:sz="4" w:space="0" w:color="000000"/>
              <w:left w:val="nil"/>
              <w:bottom w:val="nil"/>
              <w:right w:val="nil"/>
            </w:tcBorders>
            <w:shd w:val="clear" w:color="auto" w:fill="auto"/>
            <w:tcMar>
              <w:top w:w="80" w:type="dxa"/>
              <w:left w:w="80" w:type="dxa"/>
              <w:bottom w:w="80" w:type="dxa"/>
              <w:right w:w="80" w:type="dxa"/>
            </w:tcMar>
            <w:vAlign w:val="center"/>
          </w:tcPr>
          <w:p w14:paraId="283A3B32" w14:textId="77777777" w:rsidR="00A464A9" w:rsidRDefault="00000000" w:rsidP="004D05C5">
            <w:pPr>
              <w:pBdr>
                <w:top w:val="nil"/>
                <w:left w:val="nil"/>
                <w:bottom w:val="nil"/>
                <w:right w:val="nil"/>
                <w:between w:val="nil"/>
              </w:pBdr>
              <w:spacing w:before="0" w:line="480" w:lineRule="auto"/>
              <w:ind w:firstLine="0"/>
              <w:rPr>
                <w:rFonts w:ascii="Arial" w:eastAsia="Arial" w:hAnsi="Arial" w:cs="Arial"/>
                <w:color w:val="000000"/>
              </w:rPr>
            </w:pPr>
            <w:r>
              <w:rPr>
                <w:rFonts w:ascii="Arial" w:eastAsia="Arial" w:hAnsi="Arial" w:cs="Arial"/>
                <w:b/>
                <w:color w:val="000000"/>
              </w:rPr>
              <w:t>Variáveis</w:t>
            </w:r>
          </w:p>
        </w:tc>
        <w:tc>
          <w:tcPr>
            <w:tcW w:w="5109" w:type="dxa"/>
            <w:gridSpan w:val="3"/>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CFDBEC2"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b/>
                <w:color w:val="000000"/>
              </w:rPr>
              <w:t>Taxa de internações por fratura de fêmur</w:t>
            </w:r>
          </w:p>
        </w:tc>
      </w:tr>
      <w:tr w:rsidR="00A464A9" w14:paraId="3EE6B65A" w14:textId="77777777">
        <w:trPr>
          <w:trHeight w:val="300"/>
        </w:trPr>
        <w:tc>
          <w:tcPr>
            <w:tcW w:w="3395" w:type="dxa"/>
            <w:vMerge/>
            <w:tcBorders>
              <w:top w:val="single" w:sz="4" w:space="0" w:color="000000"/>
              <w:left w:val="nil"/>
              <w:bottom w:val="nil"/>
              <w:right w:val="nil"/>
            </w:tcBorders>
            <w:shd w:val="clear" w:color="auto" w:fill="auto"/>
            <w:tcMar>
              <w:top w:w="80" w:type="dxa"/>
              <w:left w:w="80" w:type="dxa"/>
              <w:bottom w:w="80" w:type="dxa"/>
              <w:right w:w="80" w:type="dxa"/>
            </w:tcMar>
            <w:vAlign w:val="center"/>
          </w:tcPr>
          <w:p w14:paraId="517F09AF" w14:textId="77777777" w:rsidR="00A464A9" w:rsidRDefault="00A464A9" w:rsidP="004D05C5">
            <w:pPr>
              <w:widowControl w:val="0"/>
              <w:pBdr>
                <w:top w:val="nil"/>
                <w:left w:val="nil"/>
                <w:bottom w:val="nil"/>
                <w:right w:val="nil"/>
                <w:between w:val="nil"/>
              </w:pBdr>
              <w:spacing w:before="0" w:after="0" w:line="480" w:lineRule="auto"/>
              <w:ind w:firstLine="0"/>
              <w:jc w:val="left"/>
              <w:rPr>
                <w:rFonts w:ascii="Arial" w:eastAsia="Arial" w:hAnsi="Arial" w:cs="Arial"/>
                <w:color w:val="000000"/>
              </w:rPr>
            </w:pPr>
          </w:p>
        </w:tc>
        <w:tc>
          <w:tcPr>
            <w:tcW w:w="122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1A37052"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Pré</w:t>
            </w:r>
          </w:p>
        </w:tc>
        <w:tc>
          <w:tcPr>
            <w:tcW w:w="154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618A2ED"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Durante</w:t>
            </w:r>
          </w:p>
        </w:tc>
        <w:tc>
          <w:tcPr>
            <w:tcW w:w="234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3A2F2D3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Variação</w:t>
            </w:r>
          </w:p>
        </w:tc>
      </w:tr>
      <w:tr w:rsidR="00A464A9" w14:paraId="46FB2898" w14:textId="77777777">
        <w:trPr>
          <w:trHeight w:val="295"/>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33EE81F3"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Geral</w:t>
            </w:r>
          </w:p>
        </w:tc>
        <w:tc>
          <w:tcPr>
            <w:tcW w:w="1221"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5FFC064A"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63</w:t>
            </w:r>
          </w:p>
        </w:tc>
        <w:tc>
          <w:tcPr>
            <w:tcW w:w="1541"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628A3BD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65</w:t>
            </w:r>
          </w:p>
        </w:tc>
        <w:tc>
          <w:tcPr>
            <w:tcW w:w="2347" w:type="dxa"/>
            <w:tcBorders>
              <w:top w:val="single" w:sz="4" w:space="0" w:color="000000"/>
              <w:left w:val="nil"/>
              <w:bottom w:val="nil"/>
              <w:right w:val="nil"/>
            </w:tcBorders>
            <w:shd w:val="clear" w:color="auto" w:fill="auto"/>
            <w:tcMar>
              <w:top w:w="80" w:type="dxa"/>
              <w:left w:w="80" w:type="dxa"/>
              <w:bottom w:w="80" w:type="dxa"/>
              <w:right w:w="80" w:type="dxa"/>
            </w:tcMar>
            <w:vAlign w:val="center"/>
          </w:tcPr>
          <w:p w14:paraId="6C279E92"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0</w:t>
            </w:r>
          </w:p>
        </w:tc>
      </w:tr>
      <w:tr w:rsidR="00A464A9" w14:paraId="28533B69"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2C513C3E"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Gênero</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4380D504" w14:textId="77777777" w:rsidR="00A464A9" w:rsidRDefault="00A464A9" w:rsidP="004D05C5">
            <w:pPr>
              <w:spacing w:line="480" w:lineRule="auto"/>
              <w:rPr>
                <w:rFonts w:ascii="Arial" w:eastAsia="Arial" w:hAnsi="Arial" w:cs="Arial"/>
              </w:rPr>
            </w:pP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4078C0A9" w14:textId="77777777" w:rsidR="00A464A9" w:rsidRDefault="00A464A9" w:rsidP="004D05C5">
            <w:pPr>
              <w:spacing w:line="480" w:lineRule="auto"/>
              <w:rPr>
                <w:rFonts w:ascii="Arial" w:eastAsia="Arial" w:hAnsi="Arial" w:cs="Arial"/>
              </w:rPr>
            </w:pP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7383F4CC" w14:textId="77777777" w:rsidR="00A464A9" w:rsidRDefault="00A464A9" w:rsidP="004D05C5">
            <w:pPr>
              <w:pBdr>
                <w:top w:val="nil"/>
                <w:left w:val="nil"/>
                <w:bottom w:val="nil"/>
                <w:right w:val="nil"/>
                <w:between w:val="nil"/>
              </w:pBdr>
              <w:spacing w:before="0" w:after="0" w:line="480" w:lineRule="auto"/>
              <w:ind w:firstLine="0"/>
              <w:jc w:val="center"/>
              <w:rPr>
                <w:rFonts w:ascii="Arial" w:eastAsia="Arial" w:hAnsi="Arial" w:cs="Arial"/>
                <w:color w:val="000000"/>
              </w:rPr>
            </w:pPr>
          </w:p>
        </w:tc>
      </w:tr>
      <w:tr w:rsidR="00A464A9" w14:paraId="4A729A13"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1C1AE405"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 xml:space="preserve">   Masculino</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4EAA421F"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67</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74B782D7"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70,3</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3F235B4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3</w:t>
            </w:r>
          </w:p>
        </w:tc>
      </w:tr>
      <w:tr w:rsidR="00A464A9" w14:paraId="6051F28A"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298DA378"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 xml:space="preserve">   Feminino</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39C500E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60,9</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55C023E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61,4</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472E8FDD"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5</w:t>
            </w:r>
          </w:p>
        </w:tc>
      </w:tr>
      <w:tr w:rsidR="00A464A9" w14:paraId="212A015F"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42D28F7E"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Faixa Etária</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22D7BC2D" w14:textId="77777777" w:rsidR="00A464A9" w:rsidRDefault="00A464A9" w:rsidP="004D05C5">
            <w:pPr>
              <w:spacing w:line="480" w:lineRule="auto"/>
              <w:rPr>
                <w:rFonts w:ascii="Arial" w:eastAsia="Arial" w:hAnsi="Arial" w:cs="Arial"/>
              </w:rPr>
            </w:pP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495AD74C" w14:textId="77777777" w:rsidR="00A464A9" w:rsidRDefault="00A464A9" w:rsidP="004D05C5">
            <w:pPr>
              <w:spacing w:line="480" w:lineRule="auto"/>
              <w:rPr>
                <w:rFonts w:ascii="Arial" w:eastAsia="Arial" w:hAnsi="Arial" w:cs="Arial"/>
              </w:rPr>
            </w:pP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3D026D5B" w14:textId="77777777" w:rsidR="00A464A9" w:rsidRDefault="00A464A9" w:rsidP="004D05C5">
            <w:pPr>
              <w:pBdr>
                <w:top w:val="nil"/>
                <w:left w:val="nil"/>
                <w:bottom w:val="nil"/>
                <w:right w:val="nil"/>
                <w:between w:val="nil"/>
              </w:pBdr>
              <w:spacing w:before="0" w:after="0" w:line="480" w:lineRule="auto"/>
              <w:ind w:firstLine="0"/>
              <w:jc w:val="center"/>
              <w:rPr>
                <w:rFonts w:ascii="Arial" w:eastAsia="Arial" w:hAnsi="Arial" w:cs="Arial"/>
                <w:color w:val="000000"/>
              </w:rPr>
            </w:pPr>
          </w:p>
        </w:tc>
      </w:tr>
      <w:tr w:rsidR="00A464A9" w14:paraId="44478692"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63834DA9"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15 a 19 anos</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3F47366B"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3,7</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29FF818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4,7</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4A19365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0</w:t>
            </w:r>
          </w:p>
        </w:tc>
      </w:tr>
      <w:tr w:rsidR="00A464A9" w14:paraId="5F4A5FFD"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07026164"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20 a 24 anos</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015EDE5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2,6</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2F84A578"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4,1</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0ECCBBB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5</w:t>
            </w:r>
          </w:p>
        </w:tc>
      </w:tr>
      <w:tr w:rsidR="00A464A9" w14:paraId="71CB3908"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435162CF"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25 a 29 anos</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244884F4"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4,2</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0D2151BF"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5,4</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5249BC57"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2</w:t>
            </w:r>
          </w:p>
        </w:tc>
      </w:tr>
      <w:tr w:rsidR="00A464A9" w14:paraId="588A6DB7"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1C57E989"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30 a 34 anos</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73A6E98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0,6</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655A128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0,9</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4B856BE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3</w:t>
            </w:r>
          </w:p>
        </w:tc>
      </w:tr>
      <w:tr w:rsidR="00A464A9" w14:paraId="5145A33B"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519FE0AB"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35 a 39 anos</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7D7ADC21"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9,2</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6D5BE04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9,0</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78B84BEC"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2</w:t>
            </w:r>
          </w:p>
        </w:tc>
      </w:tr>
      <w:tr w:rsidR="00A464A9" w14:paraId="79EA2A05"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7793EA11"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40 a 44 anos</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00879400"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9,3</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6C45875C"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9,0</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4266B994"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3</w:t>
            </w:r>
          </w:p>
        </w:tc>
      </w:tr>
      <w:tr w:rsidR="00A464A9" w14:paraId="2F99B41C"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275AF80E"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lastRenderedPageBreak/>
              <w:t>45 a 49 anos</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67EAFCD6"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2,2</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3CF2901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0,5</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408E5683"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7</w:t>
            </w:r>
          </w:p>
        </w:tc>
      </w:tr>
      <w:tr w:rsidR="00A464A9" w14:paraId="3540D97C"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369F6BD1"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Região</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1CF7FC02" w14:textId="77777777" w:rsidR="00A464A9" w:rsidRDefault="00A464A9" w:rsidP="004D05C5">
            <w:pPr>
              <w:spacing w:line="480" w:lineRule="auto"/>
              <w:rPr>
                <w:rFonts w:ascii="Arial" w:eastAsia="Arial" w:hAnsi="Arial" w:cs="Arial"/>
              </w:rPr>
            </w:pP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708B8C59" w14:textId="77777777" w:rsidR="00A464A9" w:rsidRDefault="00A464A9" w:rsidP="004D05C5">
            <w:pPr>
              <w:spacing w:line="480" w:lineRule="auto"/>
              <w:rPr>
                <w:rFonts w:ascii="Arial" w:eastAsia="Arial" w:hAnsi="Arial" w:cs="Arial"/>
              </w:rPr>
            </w:pP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3494384E" w14:textId="77777777" w:rsidR="00A464A9" w:rsidRDefault="00A464A9" w:rsidP="004D05C5">
            <w:pPr>
              <w:pBdr>
                <w:top w:val="nil"/>
                <w:left w:val="nil"/>
                <w:bottom w:val="nil"/>
                <w:right w:val="nil"/>
                <w:between w:val="nil"/>
              </w:pBdr>
              <w:spacing w:before="0" w:after="0" w:line="480" w:lineRule="auto"/>
              <w:ind w:firstLine="0"/>
              <w:jc w:val="center"/>
              <w:rPr>
                <w:rFonts w:ascii="Arial" w:eastAsia="Arial" w:hAnsi="Arial" w:cs="Arial"/>
                <w:color w:val="000000"/>
              </w:rPr>
            </w:pPr>
          </w:p>
        </w:tc>
      </w:tr>
      <w:tr w:rsidR="00A464A9" w14:paraId="29C61385"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13E43906"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Norte</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356C5FE4"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4,7</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19A776F6"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7,0</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488B79A2"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3</w:t>
            </w:r>
          </w:p>
        </w:tc>
      </w:tr>
      <w:tr w:rsidR="00A464A9" w14:paraId="7D647194"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2EE79CB9"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Nordeste</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06744305"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3,6</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353BDA2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5,1</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542DD580"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5</w:t>
            </w:r>
          </w:p>
        </w:tc>
      </w:tr>
      <w:tr w:rsidR="00A464A9" w14:paraId="7CC01E41"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1166320E"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Sudeste</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189AFD28"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0,0</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0CEEB89B"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0,0</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3D2CDA51"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0</w:t>
            </w:r>
          </w:p>
        </w:tc>
      </w:tr>
      <w:tr w:rsidR="00A464A9" w14:paraId="211DED29"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715592BB"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Sul</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7AEAF828"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8,6</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233F09D9"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8,7</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4469924A"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1</w:t>
            </w:r>
          </w:p>
        </w:tc>
      </w:tr>
      <w:tr w:rsidR="00A464A9" w14:paraId="3CADA035"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1420144A"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Centro-Oeste</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2DB71EEB"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9,9</w:t>
            </w: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6529F483"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37,8</w:t>
            </w: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159628F3"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2,1</w:t>
            </w:r>
          </w:p>
        </w:tc>
      </w:tr>
      <w:tr w:rsidR="00A464A9" w14:paraId="3ABD377F"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6BE7F85A" w14:textId="77777777" w:rsidR="00A464A9" w:rsidRDefault="00000000" w:rsidP="004D05C5">
            <w:pPr>
              <w:pBdr>
                <w:top w:val="nil"/>
                <w:left w:val="nil"/>
                <w:bottom w:val="nil"/>
                <w:right w:val="nil"/>
                <w:between w:val="nil"/>
              </w:pBdr>
              <w:spacing w:before="0" w:after="0" w:line="480" w:lineRule="auto"/>
              <w:ind w:firstLine="0"/>
              <w:rPr>
                <w:rFonts w:ascii="Arial" w:eastAsia="Arial" w:hAnsi="Arial" w:cs="Arial"/>
                <w:color w:val="000000"/>
              </w:rPr>
            </w:pPr>
            <w:r>
              <w:rPr>
                <w:rFonts w:ascii="Arial" w:eastAsia="Arial" w:hAnsi="Arial" w:cs="Arial"/>
                <w:color w:val="000000"/>
              </w:rPr>
              <w:t>Tipo de internação</w:t>
            </w:r>
          </w:p>
        </w:tc>
        <w:tc>
          <w:tcPr>
            <w:tcW w:w="1221" w:type="dxa"/>
            <w:tcBorders>
              <w:top w:val="nil"/>
              <w:left w:val="nil"/>
              <w:bottom w:val="nil"/>
              <w:right w:val="nil"/>
            </w:tcBorders>
            <w:shd w:val="clear" w:color="auto" w:fill="auto"/>
            <w:tcMar>
              <w:top w:w="80" w:type="dxa"/>
              <w:left w:w="80" w:type="dxa"/>
              <w:bottom w:w="80" w:type="dxa"/>
              <w:right w:w="80" w:type="dxa"/>
            </w:tcMar>
            <w:vAlign w:val="center"/>
          </w:tcPr>
          <w:p w14:paraId="3D2F9280" w14:textId="77777777" w:rsidR="00A464A9" w:rsidRDefault="00A464A9" w:rsidP="004D05C5">
            <w:pPr>
              <w:spacing w:line="480" w:lineRule="auto"/>
              <w:rPr>
                <w:rFonts w:ascii="Arial" w:eastAsia="Arial" w:hAnsi="Arial" w:cs="Arial"/>
              </w:rPr>
            </w:pPr>
          </w:p>
        </w:tc>
        <w:tc>
          <w:tcPr>
            <w:tcW w:w="1541" w:type="dxa"/>
            <w:tcBorders>
              <w:top w:val="nil"/>
              <w:left w:val="nil"/>
              <w:bottom w:val="nil"/>
              <w:right w:val="nil"/>
            </w:tcBorders>
            <w:shd w:val="clear" w:color="auto" w:fill="auto"/>
            <w:tcMar>
              <w:top w:w="80" w:type="dxa"/>
              <w:left w:w="80" w:type="dxa"/>
              <w:bottom w:w="80" w:type="dxa"/>
              <w:right w:w="80" w:type="dxa"/>
            </w:tcMar>
            <w:vAlign w:val="center"/>
          </w:tcPr>
          <w:p w14:paraId="65141170" w14:textId="77777777" w:rsidR="00A464A9" w:rsidRDefault="00A464A9" w:rsidP="004D05C5">
            <w:pPr>
              <w:spacing w:line="480" w:lineRule="auto"/>
              <w:rPr>
                <w:rFonts w:ascii="Arial" w:eastAsia="Arial" w:hAnsi="Arial" w:cs="Arial"/>
              </w:rPr>
            </w:pPr>
          </w:p>
        </w:tc>
        <w:tc>
          <w:tcPr>
            <w:tcW w:w="2347" w:type="dxa"/>
            <w:tcBorders>
              <w:top w:val="nil"/>
              <w:left w:val="nil"/>
              <w:bottom w:val="nil"/>
              <w:right w:val="nil"/>
            </w:tcBorders>
            <w:shd w:val="clear" w:color="auto" w:fill="auto"/>
            <w:tcMar>
              <w:top w:w="80" w:type="dxa"/>
              <w:left w:w="80" w:type="dxa"/>
              <w:bottom w:w="80" w:type="dxa"/>
              <w:right w:w="80" w:type="dxa"/>
            </w:tcMar>
            <w:vAlign w:val="center"/>
          </w:tcPr>
          <w:p w14:paraId="4DEDE6D4" w14:textId="77777777" w:rsidR="00A464A9" w:rsidRDefault="00A464A9" w:rsidP="004D05C5">
            <w:pPr>
              <w:pBdr>
                <w:top w:val="nil"/>
                <w:left w:val="nil"/>
                <w:bottom w:val="nil"/>
                <w:right w:val="nil"/>
                <w:between w:val="nil"/>
              </w:pBdr>
              <w:spacing w:before="0" w:after="0" w:line="480" w:lineRule="auto"/>
              <w:ind w:firstLine="0"/>
              <w:jc w:val="center"/>
              <w:rPr>
                <w:rFonts w:ascii="Arial" w:eastAsia="Arial" w:hAnsi="Arial" w:cs="Arial"/>
                <w:color w:val="000000"/>
              </w:rPr>
            </w:pPr>
          </w:p>
        </w:tc>
      </w:tr>
      <w:tr w:rsidR="00A464A9" w14:paraId="6C026C77"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0806CCDF"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Eletiva</w:t>
            </w:r>
          </w:p>
        </w:tc>
        <w:tc>
          <w:tcPr>
            <w:tcW w:w="1221" w:type="dxa"/>
            <w:tcBorders>
              <w:top w:val="nil"/>
              <w:left w:val="nil"/>
              <w:bottom w:val="nil"/>
              <w:right w:val="nil"/>
            </w:tcBorders>
            <w:shd w:val="clear" w:color="auto" w:fill="auto"/>
            <w:tcMar>
              <w:top w:w="80" w:type="dxa"/>
              <w:left w:w="80" w:type="dxa"/>
              <w:bottom w:w="80" w:type="dxa"/>
              <w:right w:w="80" w:type="dxa"/>
            </w:tcMar>
            <w:vAlign w:val="bottom"/>
          </w:tcPr>
          <w:p w14:paraId="07EE304D"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3,7</w:t>
            </w:r>
          </w:p>
        </w:tc>
        <w:tc>
          <w:tcPr>
            <w:tcW w:w="1541" w:type="dxa"/>
            <w:tcBorders>
              <w:top w:val="nil"/>
              <w:left w:val="nil"/>
              <w:bottom w:val="nil"/>
              <w:right w:val="nil"/>
            </w:tcBorders>
            <w:shd w:val="clear" w:color="auto" w:fill="auto"/>
            <w:tcMar>
              <w:top w:w="80" w:type="dxa"/>
              <w:left w:w="80" w:type="dxa"/>
              <w:bottom w:w="80" w:type="dxa"/>
              <w:right w:w="80" w:type="dxa"/>
            </w:tcMar>
            <w:vAlign w:val="bottom"/>
          </w:tcPr>
          <w:p w14:paraId="57BFB0AB"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1,8</w:t>
            </w:r>
          </w:p>
        </w:tc>
        <w:tc>
          <w:tcPr>
            <w:tcW w:w="2347" w:type="dxa"/>
            <w:tcBorders>
              <w:top w:val="nil"/>
              <w:left w:val="nil"/>
              <w:bottom w:val="nil"/>
              <w:right w:val="nil"/>
            </w:tcBorders>
            <w:shd w:val="clear" w:color="auto" w:fill="auto"/>
            <w:tcMar>
              <w:top w:w="80" w:type="dxa"/>
              <w:left w:w="80" w:type="dxa"/>
              <w:bottom w:w="80" w:type="dxa"/>
              <w:right w:w="80" w:type="dxa"/>
            </w:tcMar>
            <w:vAlign w:val="bottom"/>
          </w:tcPr>
          <w:p w14:paraId="6FE980E3"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9</w:t>
            </w:r>
          </w:p>
        </w:tc>
      </w:tr>
      <w:tr w:rsidR="00A464A9" w14:paraId="769E40BC"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3407EF91"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Urgência</w:t>
            </w:r>
          </w:p>
        </w:tc>
        <w:tc>
          <w:tcPr>
            <w:tcW w:w="1221" w:type="dxa"/>
            <w:tcBorders>
              <w:top w:val="nil"/>
              <w:left w:val="nil"/>
              <w:bottom w:val="nil"/>
              <w:right w:val="nil"/>
            </w:tcBorders>
            <w:shd w:val="clear" w:color="auto" w:fill="auto"/>
            <w:tcMar>
              <w:top w:w="80" w:type="dxa"/>
              <w:left w:w="80" w:type="dxa"/>
              <w:bottom w:w="80" w:type="dxa"/>
              <w:right w:w="80" w:type="dxa"/>
            </w:tcMar>
            <w:vAlign w:val="bottom"/>
          </w:tcPr>
          <w:p w14:paraId="2F7E5B87"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31,7</w:t>
            </w:r>
          </w:p>
        </w:tc>
        <w:tc>
          <w:tcPr>
            <w:tcW w:w="1541" w:type="dxa"/>
            <w:tcBorders>
              <w:top w:val="nil"/>
              <w:left w:val="nil"/>
              <w:bottom w:val="nil"/>
              <w:right w:val="nil"/>
            </w:tcBorders>
            <w:shd w:val="clear" w:color="auto" w:fill="auto"/>
            <w:tcMar>
              <w:top w:w="80" w:type="dxa"/>
              <w:left w:w="80" w:type="dxa"/>
              <w:bottom w:w="80" w:type="dxa"/>
              <w:right w:w="80" w:type="dxa"/>
            </w:tcMar>
            <w:vAlign w:val="bottom"/>
          </w:tcPr>
          <w:p w14:paraId="1D8A1952"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35,7</w:t>
            </w:r>
          </w:p>
        </w:tc>
        <w:tc>
          <w:tcPr>
            <w:tcW w:w="2347" w:type="dxa"/>
            <w:tcBorders>
              <w:top w:val="nil"/>
              <w:left w:val="nil"/>
              <w:bottom w:val="nil"/>
              <w:right w:val="nil"/>
            </w:tcBorders>
            <w:shd w:val="clear" w:color="auto" w:fill="auto"/>
            <w:tcMar>
              <w:top w:w="80" w:type="dxa"/>
              <w:left w:w="80" w:type="dxa"/>
              <w:bottom w:w="80" w:type="dxa"/>
              <w:right w:w="80" w:type="dxa"/>
            </w:tcMar>
            <w:vAlign w:val="bottom"/>
          </w:tcPr>
          <w:p w14:paraId="55FA1902"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4,0</w:t>
            </w:r>
          </w:p>
        </w:tc>
      </w:tr>
      <w:tr w:rsidR="00A464A9" w14:paraId="3601EEFE" w14:textId="77777777">
        <w:trPr>
          <w:trHeight w:val="290"/>
        </w:trPr>
        <w:tc>
          <w:tcPr>
            <w:tcW w:w="3395" w:type="dxa"/>
            <w:tcBorders>
              <w:top w:val="nil"/>
              <w:left w:val="nil"/>
              <w:bottom w:val="nil"/>
              <w:right w:val="nil"/>
            </w:tcBorders>
            <w:shd w:val="clear" w:color="auto" w:fill="auto"/>
            <w:tcMar>
              <w:top w:w="80" w:type="dxa"/>
              <w:left w:w="80" w:type="dxa"/>
              <w:bottom w:w="80" w:type="dxa"/>
              <w:right w:w="80" w:type="dxa"/>
            </w:tcMar>
            <w:vAlign w:val="center"/>
          </w:tcPr>
          <w:p w14:paraId="3026526D"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Acidentes</w:t>
            </w:r>
          </w:p>
        </w:tc>
        <w:tc>
          <w:tcPr>
            <w:tcW w:w="1221" w:type="dxa"/>
            <w:tcBorders>
              <w:top w:val="nil"/>
              <w:left w:val="nil"/>
              <w:bottom w:val="nil"/>
              <w:right w:val="nil"/>
            </w:tcBorders>
            <w:shd w:val="clear" w:color="auto" w:fill="auto"/>
            <w:tcMar>
              <w:top w:w="80" w:type="dxa"/>
              <w:left w:w="80" w:type="dxa"/>
              <w:bottom w:w="80" w:type="dxa"/>
              <w:right w:w="80" w:type="dxa"/>
            </w:tcMar>
            <w:vAlign w:val="bottom"/>
          </w:tcPr>
          <w:p w14:paraId="4934E940"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2,4</w:t>
            </w:r>
          </w:p>
        </w:tc>
        <w:tc>
          <w:tcPr>
            <w:tcW w:w="1541" w:type="dxa"/>
            <w:tcBorders>
              <w:top w:val="nil"/>
              <w:left w:val="nil"/>
              <w:bottom w:val="nil"/>
              <w:right w:val="nil"/>
            </w:tcBorders>
            <w:shd w:val="clear" w:color="auto" w:fill="auto"/>
            <w:tcMar>
              <w:top w:w="80" w:type="dxa"/>
              <w:left w:w="80" w:type="dxa"/>
              <w:bottom w:w="80" w:type="dxa"/>
              <w:right w:w="80" w:type="dxa"/>
            </w:tcMar>
            <w:vAlign w:val="bottom"/>
          </w:tcPr>
          <w:p w14:paraId="0DE52B4C"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3,2</w:t>
            </w:r>
          </w:p>
        </w:tc>
        <w:tc>
          <w:tcPr>
            <w:tcW w:w="2347" w:type="dxa"/>
            <w:tcBorders>
              <w:top w:val="nil"/>
              <w:left w:val="nil"/>
              <w:bottom w:val="nil"/>
              <w:right w:val="nil"/>
            </w:tcBorders>
            <w:shd w:val="clear" w:color="auto" w:fill="auto"/>
            <w:tcMar>
              <w:top w:w="80" w:type="dxa"/>
              <w:left w:w="80" w:type="dxa"/>
              <w:bottom w:w="80" w:type="dxa"/>
              <w:right w:w="80" w:type="dxa"/>
            </w:tcMar>
            <w:vAlign w:val="bottom"/>
          </w:tcPr>
          <w:p w14:paraId="2BBABD6E"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0,8</w:t>
            </w:r>
          </w:p>
        </w:tc>
      </w:tr>
      <w:tr w:rsidR="00A464A9" w14:paraId="67D2B7D3" w14:textId="77777777">
        <w:trPr>
          <w:trHeight w:val="295"/>
        </w:trPr>
        <w:tc>
          <w:tcPr>
            <w:tcW w:w="3395" w:type="dxa"/>
            <w:tcBorders>
              <w:top w:val="nil"/>
              <w:left w:val="nil"/>
              <w:bottom w:val="single" w:sz="4" w:space="0" w:color="000000"/>
              <w:right w:val="nil"/>
            </w:tcBorders>
            <w:shd w:val="clear" w:color="auto" w:fill="auto"/>
            <w:tcMar>
              <w:top w:w="80" w:type="dxa"/>
              <w:left w:w="80" w:type="dxa"/>
              <w:bottom w:w="80" w:type="dxa"/>
              <w:right w:w="80" w:type="dxa"/>
            </w:tcMar>
            <w:vAlign w:val="center"/>
          </w:tcPr>
          <w:p w14:paraId="033A4B70" w14:textId="77777777" w:rsidR="00A464A9" w:rsidRDefault="00000000" w:rsidP="004D05C5">
            <w:pPr>
              <w:pBdr>
                <w:top w:val="nil"/>
                <w:left w:val="nil"/>
                <w:bottom w:val="nil"/>
                <w:right w:val="nil"/>
                <w:between w:val="nil"/>
              </w:pBdr>
              <w:spacing w:before="0" w:after="0" w:line="480" w:lineRule="auto"/>
              <w:ind w:firstLine="175"/>
              <w:rPr>
                <w:rFonts w:ascii="Arial" w:eastAsia="Arial" w:hAnsi="Arial" w:cs="Arial"/>
                <w:color w:val="000000"/>
              </w:rPr>
            </w:pPr>
            <w:r>
              <w:rPr>
                <w:rFonts w:ascii="Arial" w:eastAsia="Arial" w:hAnsi="Arial" w:cs="Arial"/>
                <w:color w:val="000000"/>
              </w:rPr>
              <w:t xml:space="preserve">Outros tipos </w:t>
            </w:r>
          </w:p>
        </w:tc>
        <w:tc>
          <w:tcPr>
            <w:tcW w:w="1221"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6E6CADE6"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5,2</w:t>
            </w:r>
          </w:p>
        </w:tc>
        <w:tc>
          <w:tcPr>
            <w:tcW w:w="1541"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5A5842D2"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4,2</w:t>
            </w:r>
          </w:p>
        </w:tc>
        <w:tc>
          <w:tcPr>
            <w:tcW w:w="2347"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07086336" w14:textId="77777777" w:rsidR="00A464A9" w:rsidRDefault="00000000" w:rsidP="004D05C5">
            <w:pPr>
              <w:pBdr>
                <w:top w:val="nil"/>
                <w:left w:val="nil"/>
                <w:bottom w:val="nil"/>
                <w:right w:val="nil"/>
                <w:between w:val="nil"/>
              </w:pBdr>
              <w:spacing w:before="0" w:after="0" w:line="480" w:lineRule="auto"/>
              <w:ind w:firstLine="0"/>
              <w:jc w:val="center"/>
              <w:rPr>
                <w:rFonts w:ascii="Arial" w:eastAsia="Arial" w:hAnsi="Arial" w:cs="Arial"/>
                <w:color w:val="000000"/>
              </w:rPr>
            </w:pPr>
            <w:r>
              <w:rPr>
                <w:rFonts w:ascii="Arial" w:eastAsia="Arial" w:hAnsi="Arial" w:cs="Arial"/>
                <w:color w:val="000000"/>
              </w:rPr>
              <w:t>-1,0</w:t>
            </w:r>
          </w:p>
        </w:tc>
      </w:tr>
    </w:tbl>
    <w:p w14:paraId="19E3161C" w14:textId="77777777" w:rsidR="00A464A9" w:rsidRDefault="00A464A9" w:rsidP="004D05C5">
      <w:pPr>
        <w:widowControl w:val="0"/>
        <w:pBdr>
          <w:top w:val="nil"/>
          <w:left w:val="nil"/>
          <w:bottom w:val="nil"/>
          <w:right w:val="nil"/>
          <w:between w:val="nil"/>
        </w:pBdr>
        <w:spacing w:before="0" w:line="480" w:lineRule="auto"/>
        <w:ind w:firstLine="0"/>
        <w:rPr>
          <w:rFonts w:ascii="Arial" w:eastAsia="Arial" w:hAnsi="Arial" w:cs="Arial"/>
          <w:color w:val="000000"/>
        </w:rPr>
      </w:pPr>
    </w:p>
    <w:p w14:paraId="37D3FEB3"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00000"/>
        </w:rPr>
      </w:pPr>
    </w:p>
    <w:p w14:paraId="5ADEDA4A" w14:textId="1ED3BC97" w:rsidR="00A464A9" w:rsidRDefault="00C74A55" w:rsidP="00C74A55">
      <w:pPr>
        <w:pStyle w:val="Ttulo1"/>
        <w:ind w:firstLine="0"/>
      </w:pPr>
      <w:r>
        <w:t>DISCUSSÃO</w:t>
      </w:r>
    </w:p>
    <w:p w14:paraId="32692ABE" w14:textId="48A3A9C6"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A pandemia da COVID-19 trouxe uma série de mudanças de hábitos na sociedade. As medidas de restrições ao convívio social impactaram no número de internações, com uma diminuição do número pelo diagnóstico de fraturas na população ao redor do mundo</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3UaL3Qxu","properties":{"formattedCitation":"\\super 6,19,20\\nosupersub{}","plainCitation":"6,19,20","noteIndex":0},"citationItems":[{"id":2877,"uris":["http://zotero.org/users/10339151/items/G6X96TMH"],"itemData":{"id":2877,"type":"paper-conference","event-title":"Healthcare","ISBN":"2227-9032","note":"issue: 15","page":"2139","publisher":"MDPI","title":"Impact of COVID-19 on Fracture Incidence in Germany: A Comparative Age and Gender Analysis of Pre-and Post-Outbreak Periods","volume":"11","author":[{"family":"Heinz","given":"Tizian"},{"family":"Wild","given":"Moritz"},{"family":"Eidmann","given":"Annette"},{"family":"Weißenberger","given":"Manuel"},{"family":"Rak","given":"Dominik"},{"family":"Nedopil","given":"Alexander Johannes"},{"family":"Rudert","given":"Maximilian"},{"family":"Stratos","given":"Ioannis"}],"issued":{"date-parts":[["2023"]]}},"label":"page"},{"id":2878,"uris":["http://zotero.org/users/10339151/items/PH6I5PQM"],"itemData":{"id":2878,"type":"article-journal","container-title":"Journal of Orthopaedic Science","ISSN":"0949-2658","issue":"3","journalAbbreviation":"Journal of Orthopaedic Science","note":"publisher: Elsevier","page":"677-680","title":"Impact of strict population confinement on fracture incidence during the COVID-19 pandemic. Experience from a public Health Care Department in Spain","volume":"27","author":[{"family":"Miranda","given":"Ignacio"},{"family":"Sangüesa-Nebot","given":"María José"},{"family":"González","given":"Antonio"},{"family":"Doménech","given":"Julio"}],"issued":{"date-parts":[["2022"]]}},"label":"page"},{"id":2879,"uris":["http://zotero.org/users/10339151/items/NQJ4ZWZX"],"itemData":{"id":2879,"type":"article-journal","container-title":"Archives of Osteoporosis","ISSN":"1862-3522","issue":"1","journalAbbreviation":"Archives of Osteoporosis","note":"publisher: Springer","page":"38","title":"One year of the COVID-19 pandemic in Poland–the incidence of osteoporotic forearm, arm, and hip fractures","volume":"17","author":[{"family":"Wilk","given":"Robert"},{"family":"Adamczyk","given":"Piotr"},{"family":"Pluskiewicz","given":"Wojciech"},{"family":"Skrzypek","given":"Michał"},{"family":"Hajzyk","given":"Marcin"},{"family":"Koczy","given":"Bogdan"}],"issued":{"date-parts":[["2022"]]}},"label":"page"}],"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6,19,20</w:t>
      </w:r>
      <w:r w:rsidR="003026CC">
        <w:rPr>
          <w:rFonts w:ascii="Arial" w:eastAsia="Arial" w:hAnsi="Arial" w:cs="Arial"/>
          <w:color w:val="000000"/>
        </w:rPr>
        <w:fldChar w:fldCharType="end"/>
      </w:r>
      <w:r>
        <w:rPr>
          <w:rFonts w:ascii="Arial" w:eastAsia="Arial" w:hAnsi="Arial" w:cs="Arial"/>
          <w:color w:val="000000"/>
          <w:vertAlign w:val="superscript"/>
        </w:rPr>
        <w:t xml:space="preserve"> </w:t>
      </w:r>
      <w:r>
        <w:rPr>
          <w:rFonts w:ascii="Arial" w:eastAsia="Arial" w:hAnsi="Arial" w:cs="Arial"/>
          <w:color w:val="000000"/>
        </w:rPr>
        <w:t>e no Brasil</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WrZVa2s0","properties":{"formattedCitation":"\\super 4,5\\nosupersub{}","plainCitation":"4,5","noteIndex":0},"citationItems":[{"id":2880,"uris":["http://zotero.org/users/10339151/items/MVZVV6IN"],"itemData":{"id":2880,"type":"article-journal","container-title":"Acta Ortopédica Brasileira","ISSN":"1413-7852","journalAbbreviation":"Acta Ortopédica Brasileira","note":"publisher: SciELO Brasil","title":"The impact of covid-19 on the epidemiological profile of fractures","volume":"30","author":[{"family":"ALENCAR NETO","given":"JONATAS BRITO DE"},{"family":"Oliveira","given":"Erica Damasceno"},{"family":"Branco","given":"Márcio Carvalho Castelo"},{"family":"Ozorio","given":"Renan Galvao"},{"family":"Sousa","given":"Antônio Anderson Fonseca DE"},{"family":"Cavalcante","given":"Maria Luzete Costa"},{"family":"Araujo","given":"Ramille Lima"}],"issued":{"date-parts":[["2022"]]}},"label":"page"},{"id":2881,"uris":["http://zotero.org/users/10339151/items/W4NU7JZI"],"itemData":{"id":2881,"type":"article-journal","container-title":"Archives of osteoporosis","ISSN":"1862-3522","issue":"1","journalAbbreviation":"Archives of osteoporosis","note":"publisher: Springer","page":"42","title":"Incidence of hip fractures during the COVID-19 pandemic in the Brazilian public health care system","volume":"17","author":[{"family":"Silva","given":"Audrey Caetano","non-dropping-particle":"da"},{"family":"Silva Santos","given":"Guilherme","non-dropping-particle":"da"},{"family":"Maluf","given":"Eliane Mara Cesario Pereira"},{"family":"Borba","given":"Victoria Zeghbi Cochenksi"}],"issued":{"date-parts":[["2022"]]}},"label":"page"}],"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4,5</w:t>
      </w:r>
      <w:r w:rsidR="003026CC">
        <w:rPr>
          <w:rFonts w:ascii="Arial" w:eastAsia="Arial" w:hAnsi="Arial" w:cs="Arial"/>
          <w:color w:val="000000"/>
        </w:rPr>
        <w:fldChar w:fldCharType="end"/>
      </w:r>
      <w:r>
        <w:rPr>
          <w:rFonts w:ascii="Arial" w:eastAsia="Arial" w:hAnsi="Arial" w:cs="Arial"/>
          <w:color w:val="000000"/>
        </w:rPr>
        <w:t xml:space="preserve">. </w:t>
      </w:r>
    </w:p>
    <w:p w14:paraId="0799770B" w14:textId="339D71BE"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lastRenderedPageBreak/>
        <w:t>Apesar disso, observou-se neste estudo que o número de fraturas resultantes de trauma de alta energia como as de fêmur em adultos jovens voltou a crescer significativamente no período pandêmico em relação ao período pré-pandemia, em oposição ao ocorrido em outros países como a Alemanha</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o9EOg50r","properties":{"formattedCitation":"\\super 6\\nosupersub{}","plainCitation":"6","noteIndex":0},"citationItems":[{"id":2877,"uris":["http://zotero.org/users/10339151/items/G6X96TMH"],"itemData":{"id":2877,"type":"paper-conference","event-title":"Healthcare","ISBN":"2227-9032","note":"issue: 15","page":"2139","publisher":"MDPI","title":"Impact of COVID-19 on Fracture Incidence in Germany: A Comparative Age and Gender Analysis of Pre-and Post-Outbreak Periods","volume":"11","author":[{"family":"Heinz","given":"Tizian"},{"family":"Wild","given":"Moritz"},{"family":"Eidmann","given":"Annette"},{"family":"Weißenberger","given":"Manuel"},{"family":"Rak","given":"Dominik"},{"family":"Nedopil","given":"Alexander Johannes"},{"family":"Rudert","given":"Maximilian"},{"family":"Stratos","given":"Ioannis"}],"issued":{"date-parts":[["2023"]]}}}],"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6</w:t>
      </w:r>
      <w:r w:rsidR="003026CC">
        <w:rPr>
          <w:rFonts w:ascii="Arial" w:eastAsia="Arial" w:hAnsi="Arial" w:cs="Arial"/>
          <w:color w:val="000000"/>
        </w:rPr>
        <w:fldChar w:fldCharType="end"/>
      </w:r>
      <w:r>
        <w:rPr>
          <w:rFonts w:ascii="Arial" w:eastAsia="Arial" w:hAnsi="Arial" w:cs="Arial"/>
          <w:color w:val="000000"/>
        </w:rPr>
        <w:t>, que demonstrou a manutenção ou queda deste tipo de fratura, refletindo uma possível mudança comportamental de maneira permanente</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eByugbFv","properties":{"formattedCitation":"\\super 5\\nosupersub{}","plainCitation":"5","noteIndex":0},"citationItems":[{"id":2881,"uris":["http://zotero.org/users/10339151/items/W4NU7JZI"],"itemData":{"id":2881,"type":"article-journal","container-title":"Archives of osteoporosis","ISSN":"1862-3522","issue":"1","journalAbbreviation":"Archives of osteoporosis","note":"publisher: Springer","page":"42","title":"Incidence of hip fractures during the COVID-19 pandemic in the Brazilian public health care system","volume":"17","author":[{"family":"Silva","given":"Audrey Caetano","non-dropping-particle":"da"},{"family":"Silva Santos","given":"Guilherme","non-dropping-particle":"da"},{"family":"Maluf","given":"Eliane Mara Cesario Pereira"},{"family":"Borba","given":"Victoria Zeghbi Cochenksi"}],"issued":{"date-parts":[["2022"]]}}}],"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5</w:t>
      </w:r>
      <w:r w:rsidR="003026CC">
        <w:rPr>
          <w:rFonts w:ascii="Arial" w:eastAsia="Arial" w:hAnsi="Arial" w:cs="Arial"/>
          <w:color w:val="000000"/>
        </w:rPr>
        <w:fldChar w:fldCharType="end"/>
      </w:r>
      <w:r>
        <w:rPr>
          <w:rFonts w:ascii="Arial" w:eastAsia="Arial" w:hAnsi="Arial" w:cs="Arial"/>
          <w:color w:val="000000"/>
        </w:rPr>
        <w:t>.</w:t>
      </w:r>
    </w:p>
    <w:p w14:paraId="2578A76E" w14:textId="4B143C0B"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Comparando os resultados encontrados, em um contexto brasileiro, uma análise realizada no Ceará, Instituto Doutor José Frota</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xWAZxCfk","properties":{"formattedCitation":"\\super 4\\nosupersub{}","plainCitation":"4","noteIndex":0},"citationItems":[{"id":2880,"uris":["http://zotero.org/users/10339151/items/MVZVV6IN"],"itemData":{"id":2880,"type":"article-journal","container-title":"Acta Ortopédica Brasileira","ISSN":"1413-7852","journalAbbreviation":"Acta Ortopédica Brasileira","note":"publisher: SciELO Brasil","title":"The impact of covid-19 on the epidemiological profile of fractures","volume":"30","author":[{"family":"ALENCAR NETO","given":"JONATAS BRITO DE"},{"family":"Oliveira","given":"Erica Damasceno"},{"family":"Branco","given":"Márcio Carvalho Castelo"},{"family":"Ozorio","given":"Renan Galvao"},{"family":"Sousa","given":"Antônio Anderson Fonseca DE"},{"family":"Cavalcante","given":"Maria Luzete Costa"},{"family":"Araujo","given":"Ramille Lima"}],"issued":{"date-parts":[["2022"]]}}}],"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4</w:t>
      </w:r>
      <w:r w:rsidR="003026CC">
        <w:rPr>
          <w:rFonts w:ascii="Arial" w:eastAsia="Arial" w:hAnsi="Arial" w:cs="Arial"/>
          <w:color w:val="000000"/>
        </w:rPr>
        <w:fldChar w:fldCharType="end"/>
      </w:r>
      <w:r>
        <w:rPr>
          <w:rFonts w:ascii="Arial" w:eastAsia="Arial" w:hAnsi="Arial" w:cs="Arial"/>
          <w:color w:val="000000"/>
        </w:rPr>
        <w:t xml:space="preserve">, no qual foi estudado apenas um hospital de trauma por um período de três meses, houve aumento da média de idade dos pacientes admitidos (de 35,4 anos para 38,48 anos), enquanto o presente estudo demonstrou que a idade predominante foi entre 15-34 anos. Quando comparado o volume cirúrgico, foi relatado uma diminuição nas cirurgias, diferentemente do que encontrado no presente estudo onde houve aumento.  </w:t>
      </w:r>
    </w:p>
    <w:p w14:paraId="20BBF6E9" w14:textId="20145227"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Quando comparado ao estudo realizado pela Universidade Federal do Paraná</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4fSoXewM","properties":{"formattedCitation":"\\super 5\\nosupersub{}","plainCitation":"5","noteIndex":0},"citationItems":[{"id":2881,"uris":["http://zotero.org/users/10339151/items/W4NU7JZI"],"itemData":{"id":2881,"type":"article-journal","container-title":"Archives of osteoporosis","ISSN":"1862-3522","issue":"1","journalAbbreviation":"Archives of osteoporosis","note":"publisher: Springer","page":"42","title":"Incidence of hip fractures during the COVID-19 pandemic in the Brazilian public health care system","volume":"17","author":[{"family":"Silva","given":"Audrey Caetano","non-dropping-particle":"da"},{"family":"Silva Santos","given":"Guilherme","non-dropping-particle":"da"},{"family":"Maluf","given":"Eliane Mara Cesario Pereira"},{"family":"Borba","given":"Victoria Zeghbi Cochenksi"}],"issued":{"date-parts":[["2022"]]}}}],"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5</w:t>
      </w:r>
      <w:r w:rsidR="003026CC">
        <w:rPr>
          <w:rFonts w:ascii="Arial" w:eastAsia="Arial" w:hAnsi="Arial" w:cs="Arial"/>
          <w:color w:val="000000"/>
        </w:rPr>
        <w:fldChar w:fldCharType="end"/>
      </w:r>
      <w:r>
        <w:rPr>
          <w:rFonts w:ascii="Arial" w:eastAsia="Arial" w:hAnsi="Arial" w:cs="Arial"/>
          <w:color w:val="000000"/>
        </w:rPr>
        <w:t>, que avaliou a incidência de fraturas de quadril em indivíduos com mais de sessenta anos de idade e demonstrou uma diminuição no período durante a pandemia, o presente estudo apontou um aumento na incidência das fraturas de fêmur na população jovem, causados principalmente por acidentes de alta energia, dado que reforça a hipótese de que a faixa etária mais atingida foi justamente a população mais economicamente ativa, a qual manteve-se exposta aos fatores de risco, à medida que os indivíduos mais velhos foram mais preservados em decorrência das medidas preventivas durante a pandemia</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VjnYGf6B","properties":{"formattedCitation":"\\super 21\\nosupersub{}","plainCitation":"21","noteIndex":0},"citationItems":[{"id":2882,"uris":["http://zotero.org/users/10339151/items/GKUZEJEL"],"itemData":{"id":2882,"type":"article-journal","container-title":"Archives of Osteoporosis","ISSN":"1862-3522","issue":"1","journalAbbreviation":"Archives of Osteoporosis","note":"publisher: Springer","page":"88","title":"Incidence of Hip Fractures during the COVID-19 Pandemic in Brazil","volume":"17","author":[{"family":"Lopez Gavilanez","given":"Enrique"}],"issued":{"date-parts":[["2022"]]}}}],"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21</w:t>
      </w:r>
      <w:r w:rsidR="003026CC">
        <w:rPr>
          <w:rFonts w:ascii="Arial" w:eastAsia="Arial" w:hAnsi="Arial" w:cs="Arial"/>
          <w:color w:val="000000"/>
        </w:rPr>
        <w:fldChar w:fldCharType="end"/>
      </w:r>
      <w:r>
        <w:rPr>
          <w:rFonts w:ascii="Arial" w:eastAsia="Arial" w:hAnsi="Arial" w:cs="Arial"/>
          <w:color w:val="000000"/>
        </w:rPr>
        <w:t>.</w:t>
      </w:r>
    </w:p>
    <w:p w14:paraId="13ACED44" w14:textId="7E554437"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O estudo leva em consideração</w:t>
      </w:r>
      <w:r w:rsidR="00312374">
        <w:rPr>
          <w:rFonts w:ascii="Arial" w:eastAsia="Arial" w:hAnsi="Arial" w:cs="Arial"/>
          <w:color w:val="000000"/>
        </w:rPr>
        <w:t xml:space="preserve"> a faixa etária 15 a 49 anos, aqui chamada de </w:t>
      </w:r>
      <w:r>
        <w:rPr>
          <w:rFonts w:ascii="Arial" w:eastAsia="Arial" w:hAnsi="Arial" w:cs="Arial"/>
          <w:color w:val="000000"/>
        </w:rPr>
        <w:t>adultos jovens</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tl8DaHiV","properties":{"formattedCitation":"\\super 22\\nosupersub{}","plainCitation":"22","noteIndex":0},"citationItems":[{"id":1033,"uris":["http://zotero.org/users/10339151/items/WYMLTGQB"],"itemData":{"id":1033,"type":"article-journal","abstract":"© 2016 Adami et al. This is an open access article distributed under the terms of the Creative Commons Attribution License, which permits unrestricted use, distribution, and reproduction in any medium, provided the original author and source are credited.Introduction The objective was to analyze rates of stroke-related mortality and incidence of hospital admissions in Brazilians aged 15 to 49 years according to region and age group between 2008 and 2012. Methods Secondary analysis was performed in 2014 using data from the Hospital and Mortality Information Systems and the Brazilian Institute of Geography and Statistics. Stroke was defined by ICD, 10th revision (I60-I64). Crude and standardized mortality (WHO reference) and incidence of hospital admissions per 100,000 inhabitants, stratified by region and age group, were estimated. Absolute and relative frequencies; and linear regression were also used. The software used was Stata 11.0. Results There were 35,005 deaths and 131,344 hospital admissions for stroke in Brazilians aged 15-49 years old between 2008 and 2012. Mortality decreased from 7.54 (95% CI 7.53; 7.54) in 2008 to 6.32 (95% CI 6.31; 6.32) in 2012 (β = -0.27, p = 0.013, r2 = 0.90). During the same time, incidence of hospital admissions stabilized: 24.67 (95% CI 24.66; 24.67) in 2008 and 25.11 (95% CI 25.10; 25.11) in 2012 (β = 0.09, p = 0.692, r2 = 0.05). There was a reduction in mortality in all Brazilian regions and in the age group between 30 and 49 years. Incidence of hospitalizations decreased in the South, but no significant decrease was observed in any age group. Conclusion We observed a decrease in stroke-related mortality, particularly in individuals over 30 years old, and stability of the incidence of hospitalizations; and also regional variation in strokerelated hospital admission incidence and mortality among Brazilian young adults.","container-title":"PLoS ONE","DOI":"10.1371/journal.pone.0152739","ISSN":"19326203","title":"Mortality and incidence of hospital admissions for stroke among Brazilians aged 15 to 49 years between 2008 and 2012","author":[{"family":"Adami","given":"Fernando"},{"family":"Dos Santos Figueiredo","given":"Francisco Winter"},{"family":"Da Silva Paiva","given":"Laércio"},{"family":"De Sá","given":"Thiago Hérick"},{"family":"De Sousa Santos","given":"Edige Felipe"},{"family":"Martins","given":"Bruno Luis"},{"family":"Valenti","given":"Vitor Engrácia"},{"family":"De Abreu","given":"Luiz Carlos"}],"issued":{"date-parts":[["2016"]]}}}],"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22</w:t>
      </w:r>
      <w:r w:rsidR="003026CC">
        <w:rPr>
          <w:rFonts w:ascii="Arial" w:eastAsia="Arial" w:hAnsi="Arial" w:cs="Arial"/>
          <w:color w:val="000000"/>
        </w:rPr>
        <w:fldChar w:fldCharType="end"/>
      </w:r>
      <w:r>
        <w:rPr>
          <w:rFonts w:ascii="Arial" w:eastAsia="Arial" w:hAnsi="Arial" w:cs="Arial"/>
          <w:color w:val="000000"/>
        </w:rPr>
        <w:t>, pela importância que ess</w:t>
      </w:r>
      <w:r w:rsidR="00312374">
        <w:rPr>
          <w:rFonts w:ascii="Arial" w:eastAsia="Arial" w:hAnsi="Arial" w:cs="Arial"/>
          <w:color w:val="000000"/>
        </w:rPr>
        <w:t>e grupo</w:t>
      </w:r>
      <w:r>
        <w:rPr>
          <w:rFonts w:ascii="Arial" w:eastAsia="Arial" w:hAnsi="Arial" w:cs="Arial"/>
          <w:color w:val="000000"/>
        </w:rPr>
        <w:t xml:space="preserve"> possui na geração de renda para o país, sendo a principal parcela da população economicamente ativa e também a mais </w:t>
      </w:r>
      <w:r>
        <w:rPr>
          <w:rFonts w:ascii="Arial" w:eastAsia="Arial" w:hAnsi="Arial" w:cs="Arial"/>
          <w:color w:val="000000"/>
        </w:rPr>
        <w:lastRenderedPageBreak/>
        <w:t>exposta a traumas de alta energia. Adicionalmente, os dados encontrados no presente estudo também apontam para aumento inesperado do número de fraturas de fêmur a partir do mês de junho de 2020, contrapondo a expectativa das medidas restritivas e de isolamento impostas neste período de lockdown</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pp7pIojZ","properties":{"formattedCitation":"\\super 13\\nosupersub{}","plainCitation":"13","noteIndex":0},"citationItems":[{"id":2892,"uris":["http://zotero.org/users/10339151/items/6C7JK5N6"],"itemData":{"id":2892,"type":"article-journal","container-title":"Turkish Journal of medical sciences","ISSN":"1300-0144","issue":"9","journalAbbreviation":"Turkish Journal of medical sciences","page":"571-577","title":"COVID-19: Prevention and control measures in community","volume":"50","author":[{"family":"Güner","given":"Hatice Rahmet"},{"family":"Hasanoğlu","given":"İmran"},{"family":"Aktaş","given":"Firdevs"}],"issued":{"date-parts":[["2020"]]}}}],"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13</w:t>
      </w:r>
      <w:r w:rsidR="003026CC">
        <w:rPr>
          <w:rFonts w:ascii="Arial" w:eastAsia="Arial" w:hAnsi="Arial" w:cs="Arial"/>
          <w:color w:val="000000"/>
        </w:rPr>
        <w:fldChar w:fldCharType="end"/>
      </w:r>
      <w:r>
        <w:rPr>
          <w:rFonts w:ascii="Arial" w:eastAsia="Arial" w:hAnsi="Arial" w:cs="Arial"/>
          <w:color w:val="000000"/>
        </w:rPr>
        <w:t xml:space="preserve">. O aumento dos casos de fratura nessa população durante o isolamento </w:t>
      </w:r>
      <w:r w:rsidR="003026CC">
        <w:rPr>
          <w:rFonts w:ascii="Arial" w:eastAsia="Arial" w:hAnsi="Arial" w:cs="Arial"/>
          <w:color w:val="000000"/>
        </w:rPr>
        <w:t xml:space="preserve">parece ser </w:t>
      </w:r>
      <w:r>
        <w:rPr>
          <w:rFonts w:ascii="Arial" w:eastAsia="Arial" w:hAnsi="Arial" w:cs="Arial"/>
          <w:color w:val="000000"/>
        </w:rPr>
        <w:t>um sinal indireto do que parece ter sido uma necessidade de descumprimento das medidas de isolamento</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fZDgiQxp","properties":{"formattedCitation":"\\super 13\\nosupersub{}","plainCitation":"13","noteIndex":0},"citationItems":[{"id":2892,"uris":["http://zotero.org/users/10339151/items/6C7JK5N6"],"itemData":{"id":2892,"type":"article-journal","container-title":"Turkish Journal of medical sciences","ISSN":"1300-0144","issue":"9","journalAbbreviation":"Turkish Journal of medical sciences","page":"571-577","title":"COVID-19: Prevention and control measures in community","volume":"50","author":[{"family":"Güner","given":"Hatice Rahmet"},{"family":"Hasanoğlu","given":"İmran"},{"family":"Aktaş","given":"Firdevs"}],"issued":{"date-parts":[["2020"]]}}}],"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13</w:t>
      </w:r>
      <w:r w:rsidR="003026CC">
        <w:rPr>
          <w:rFonts w:ascii="Arial" w:eastAsia="Arial" w:hAnsi="Arial" w:cs="Arial"/>
          <w:color w:val="000000"/>
        </w:rPr>
        <w:fldChar w:fldCharType="end"/>
      </w:r>
      <w:r>
        <w:rPr>
          <w:rFonts w:ascii="Arial" w:eastAsia="Arial" w:hAnsi="Arial" w:cs="Arial"/>
          <w:color w:val="000000"/>
        </w:rPr>
        <w:t xml:space="preserve">. Deste modo, acredita-se na hipótese da relação do impacto da pandemia com a mudança comportamental em busca de alternativas socioeconômicas para geração de renda nessa população. </w:t>
      </w:r>
    </w:p>
    <w:p w14:paraId="6C170CD6" w14:textId="602DFEDE" w:rsidR="00A464A9" w:rsidRDefault="00000000" w:rsidP="004D05C5">
      <w:pPr>
        <w:pBdr>
          <w:top w:val="nil"/>
          <w:left w:val="nil"/>
          <w:bottom w:val="nil"/>
          <w:right w:val="nil"/>
          <w:between w:val="nil"/>
        </w:pBdr>
        <w:spacing w:before="0" w:line="480" w:lineRule="auto"/>
        <w:rPr>
          <w:color w:val="FF0000"/>
        </w:rPr>
      </w:pPr>
      <w:r>
        <w:rPr>
          <w:rFonts w:ascii="Arial" w:eastAsia="Arial" w:hAnsi="Arial" w:cs="Arial"/>
          <w:color w:val="000000"/>
        </w:rPr>
        <w:t>O aumento da incidência de fraturas decorrentes de trauma de alta energia é de tendência não esperada, uma vez que as medidas restritivas deveriam reduzir os veículos circulantes e o número de pessoas nas ruas, como foram relatados em alguns centros de referência de trauma</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Vvelj8et","properties":{"formattedCitation":"\\super 4,23\\nosupersub{}","plainCitation":"4,23","noteIndex":0},"citationItems":[{"id":2880,"uris":["http://zotero.org/users/10339151/items/MVZVV6IN"],"itemData":{"id":2880,"type":"article-journal","container-title":"Acta Ortopédica Brasileira","ISSN":"1413-7852","journalAbbreviation":"Acta Ortopédica Brasileira","note":"publisher: SciELO Brasil","title":"The impact of covid-19 on the epidemiological profile of fractures","volume":"30","author":[{"family":"ALENCAR NETO","given":"JONATAS BRITO DE"},{"family":"Oliveira","given":"Erica Damasceno"},{"family":"Branco","given":"Márcio Carvalho Castelo"},{"family":"Ozorio","given":"Renan Galvao"},{"family":"Sousa","given":"Antônio Anderson Fonseca DE"},{"family":"Cavalcante","given":"Maria Luzete Costa"},{"family":"Araujo","given":"Ramille Lima"}],"issued":{"date-parts":[["2022"]]}},"label":"page"},{"id":2883,"uris":["http://zotero.org/users/10339151/items/WIQG8LKK"],"itemData":{"id":2883,"type":"article-journal","container-title":"Journal of Trauma and Acute Care Surgery","ISSN":"2163-0755","issue":"2","journalAbbreviation":"Journal of Trauma and Acute Care Surgery","note":"publisher: LWW","page":"365-369","title":"Hip fractures among the elderly: personal and contextual social factors that matter","volume":"62","author":[{"family":"Reimers","given":"Anne"},{"family":"Laflamme","given":"Lucie"}],"issued":{"date-parts":[["2007"]]}},"label":"page"}],"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4,23</w:t>
      </w:r>
      <w:r w:rsidR="003026CC">
        <w:rPr>
          <w:rFonts w:ascii="Arial" w:eastAsia="Arial" w:hAnsi="Arial" w:cs="Arial"/>
          <w:color w:val="000000"/>
        </w:rPr>
        <w:fldChar w:fldCharType="end"/>
      </w:r>
      <w:r>
        <w:rPr>
          <w:rFonts w:ascii="Arial" w:eastAsia="Arial" w:hAnsi="Arial" w:cs="Arial"/>
          <w:color w:val="000000"/>
        </w:rPr>
        <w:t>.</w:t>
      </w:r>
    </w:p>
    <w:p w14:paraId="4B54645A" w14:textId="77777777"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A partir da análise dos dados apresentados, é notável a diferença entre as incidências nas macrorregiões brasileiras, tal qual o aumento nas regiões Nordeste e Norte, e a diminuição na região Centro-Oeste, o que parece ter sido reflexo de como a pandemia influenciou de formas diferentes nessas populações no que diz respeito às fraturas de fêmur, demonstrando uma aparente disparidade regional.</w:t>
      </w:r>
    </w:p>
    <w:p w14:paraId="7F9ABF36" w14:textId="77777777" w:rsidR="00A464A9" w:rsidRDefault="00000000" w:rsidP="004D05C5">
      <w:pPr>
        <w:pBdr>
          <w:top w:val="nil"/>
          <w:left w:val="nil"/>
          <w:bottom w:val="nil"/>
          <w:right w:val="nil"/>
          <w:between w:val="nil"/>
        </w:pBdr>
        <w:spacing w:before="0" w:line="480" w:lineRule="auto"/>
        <w:ind w:firstLine="0"/>
        <w:rPr>
          <w:color w:val="FF0000"/>
        </w:rPr>
      </w:pPr>
      <w:r>
        <w:rPr>
          <w:rFonts w:ascii="Arial" w:eastAsia="Arial" w:hAnsi="Arial" w:cs="Arial"/>
          <w:color w:val="000000"/>
        </w:rPr>
        <w:tab/>
        <w:t xml:space="preserve"> Assim, parece que o aumento</w:t>
      </w:r>
      <w:r w:rsidR="00FB16CB">
        <w:rPr>
          <w:rFonts w:ascii="Arial" w:eastAsia="Arial" w:hAnsi="Arial" w:cs="Arial"/>
          <w:color w:val="000000"/>
        </w:rPr>
        <w:t xml:space="preserve"> nas macrorregiões</w:t>
      </w:r>
      <w:r>
        <w:rPr>
          <w:rFonts w:ascii="Arial" w:eastAsia="Arial" w:hAnsi="Arial" w:cs="Arial"/>
          <w:color w:val="000000"/>
        </w:rPr>
        <w:t xml:space="preserve"> Norte e Nordeste</w:t>
      </w:r>
      <w:r w:rsidR="00FB16CB">
        <w:rPr>
          <w:rFonts w:ascii="Arial" w:eastAsia="Arial" w:hAnsi="Arial" w:cs="Arial"/>
          <w:color w:val="000000"/>
        </w:rPr>
        <w:t xml:space="preserve"> </w:t>
      </w:r>
      <w:r>
        <w:rPr>
          <w:rFonts w:ascii="Arial" w:eastAsia="Arial" w:hAnsi="Arial" w:cs="Arial"/>
          <w:color w:val="000000"/>
        </w:rPr>
        <w:t>demonstra</w:t>
      </w:r>
      <w:r w:rsidR="00FB16CB">
        <w:rPr>
          <w:rFonts w:ascii="Arial" w:eastAsia="Arial" w:hAnsi="Arial" w:cs="Arial"/>
          <w:color w:val="000000"/>
        </w:rPr>
        <w:t xml:space="preserve"> </w:t>
      </w:r>
      <w:r>
        <w:rPr>
          <w:rFonts w:ascii="Arial" w:eastAsia="Arial" w:hAnsi="Arial" w:cs="Arial"/>
          <w:color w:val="000000"/>
        </w:rPr>
        <w:t xml:space="preserve">uma possível relação entre o impacto da pandemia </w:t>
      </w:r>
      <w:r w:rsidR="00FB16CB">
        <w:rPr>
          <w:rFonts w:ascii="Arial" w:eastAsia="Arial" w:hAnsi="Arial" w:cs="Arial"/>
          <w:color w:val="000000"/>
        </w:rPr>
        <w:t>com</w:t>
      </w:r>
      <w:r>
        <w:rPr>
          <w:rFonts w:ascii="Arial" w:eastAsia="Arial" w:hAnsi="Arial" w:cs="Arial"/>
          <w:color w:val="000000"/>
        </w:rPr>
        <w:t xml:space="preserve"> desenvolvimento socioeconômico regional no Brasil, algo que deve ser alvo de estudos posteriores. Diferenças epidemiológicas significativas entre populações de diferentes regiões são devido a divergências culturais e estilo de vida de cada região</w:t>
      </w:r>
      <w:r>
        <w:rPr>
          <w:rFonts w:ascii="Arial" w:eastAsia="Arial" w:hAnsi="Arial" w:cs="Arial"/>
          <w:color w:val="000000"/>
          <w:vertAlign w:val="superscript"/>
        </w:rPr>
        <w:t>1</w:t>
      </w:r>
      <w:r w:rsidR="006B5B09">
        <w:rPr>
          <w:rFonts w:ascii="Arial" w:eastAsia="Arial" w:hAnsi="Arial" w:cs="Arial"/>
          <w:color w:val="000000"/>
          <w:vertAlign w:val="superscript"/>
        </w:rPr>
        <w:t>0</w:t>
      </w:r>
      <w:r>
        <w:rPr>
          <w:rFonts w:ascii="Arial" w:eastAsia="Arial" w:hAnsi="Arial" w:cs="Arial"/>
          <w:color w:val="000000"/>
        </w:rPr>
        <w:t>, como evidenciado com a diminuição no Centro-Oeste.</w:t>
      </w:r>
      <w:r>
        <w:rPr>
          <w:rFonts w:ascii="Arial" w:eastAsia="Arial" w:hAnsi="Arial" w:cs="Arial"/>
          <w:color w:val="FF0000"/>
        </w:rPr>
        <w:tab/>
      </w:r>
    </w:p>
    <w:p w14:paraId="6EA677BF" w14:textId="560BEC2B" w:rsidR="00A464A9" w:rsidRDefault="00000000" w:rsidP="004D05C5">
      <w:pPr>
        <w:pBdr>
          <w:top w:val="nil"/>
          <w:left w:val="nil"/>
          <w:bottom w:val="nil"/>
          <w:right w:val="nil"/>
          <w:between w:val="nil"/>
        </w:pBdr>
        <w:spacing w:before="0" w:line="480" w:lineRule="auto"/>
        <w:ind w:firstLine="0"/>
        <w:rPr>
          <w:rFonts w:ascii="Arial" w:eastAsia="Arial" w:hAnsi="Arial" w:cs="Arial"/>
          <w:color w:val="0433FF"/>
        </w:rPr>
      </w:pPr>
      <w:r>
        <w:rPr>
          <w:color w:val="FF0000"/>
        </w:rPr>
        <w:lastRenderedPageBreak/>
        <w:tab/>
      </w:r>
      <w:r>
        <w:rPr>
          <w:rFonts w:ascii="Arial" w:eastAsia="Arial" w:hAnsi="Arial" w:cs="Arial"/>
          <w:color w:val="000000"/>
        </w:rPr>
        <w:t>Ainda, Reimers</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7Wuk0h1l","properties":{"formattedCitation":"\\super 23\\nosupersub{}","plainCitation":"23","noteIndex":0},"citationItems":[{"id":2883,"uris":["http://zotero.org/users/10339151/items/WIQG8LKK"],"itemData":{"id":2883,"type":"article-journal","container-title":"Journal of Trauma and Acute Care Surgery","ISSN":"2163-0755","issue":"2","journalAbbreviation":"Journal of Trauma and Acute Care Surgery","note":"publisher: LWW","page":"365-369","title":"Hip fractures among the elderly: personal and contextual social factors that matter","volume":"62","author":[{"family":"Reimers","given":"Anne"},{"family":"Laflamme","given":"Lucie"}],"issued":{"date-parts":[["2007"]]}}}],"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23</w:t>
      </w:r>
      <w:r w:rsidR="003026CC">
        <w:rPr>
          <w:rFonts w:ascii="Arial" w:eastAsia="Arial" w:hAnsi="Arial" w:cs="Arial"/>
          <w:color w:val="000000"/>
        </w:rPr>
        <w:fldChar w:fldCharType="end"/>
      </w:r>
      <w:r>
        <w:rPr>
          <w:rFonts w:ascii="Arial" w:eastAsia="Arial" w:hAnsi="Arial" w:cs="Arial"/>
          <w:color w:val="000000"/>
          <w:vertAlign w:val="superscript"/>
        </w:rPr>
        <w:t>1</w:t>
      </w:r>
      <w:r w:rsidR="006B5B09">
        <w:rPr>
          <w:rFonts w:ascii="Arial" w:eastAsia="Arial" w:hAnsi="Arial" w:cs="Arial"/>
          <w:color w:val="000000"/>
          <w:vertAlign w:val="superscript"/>
        </w:rPr>
        <w:t>0</w:t>
      </w:r>
      <w:r>
        <w:rPr>
          <w:rFonts w:ascii="Arial" w:eastAsia="Arial" w:hAnsi="Arial" w:cs="Arial"/>
          <w:color w:val="000000"/>
        </w:rPr>
        <w:t xml:space="preserve"> observou aumento de fraturas de quadril nas regiões com menor status econômico (definido como alta taxa de desemprego, baixa renda, beneficiários da assistência social e famílias com pais solteiros). Logo, nota-se que no território brasileiro seguiu o mesmo padrão de comportamento, </w:t>
      </w:r>
      <w:r w:rsidR="002E0B2A">
        <w:rPr>
          <w:rFonts w:ascii="Arial" w:eastAsia="Arial" w:hAnsi="Arial" w:cs="Arial"/>
          <w:color w:val="000000"/>
        </w:rPr>
        <w:t>em que</w:t>
      </w:r>
      <w:r>
        <w:rPr>
          <w:rFonts w:ascii="Arial" w:eastAsia="Arial" w:hAnsi="Arial" w:cs="Arial"/>
          <w:color w:val="000000"/>
        </w:rPr>
        <w:t xml:space="preserve"> regiões menos desenvolvidas apresentaram aumento nas taxas de incidência de fraturas e por isso a condição socioeconômica deve ser enfatizada para ajudar na redução de risco de sofrer uma fratura de etiologia traumática</w:t>
      </w:r>
      <w:r w:rsidR="003026CC">
        <w:rPr>
          <w:rFonts w:ascii="Arial" w:eastAsia="Arial" w:hAnsi="Arial" w:cs="Arial"/>
          <w:color w:val="000000"/>
        </w:rPr>
        <w:fldChar w:fldCharType="begin"/>
      </w:r>
      <w:r w:rsidR="003026CC">
        <w:rPr>
          <w:rFonts w:ascii="Arial" w:eastAsia="Arial" w:hAnsi="Arial" w:cs="Arial"/>
          <w:color w:val="000000"/>
        </w:rPr>
        <w:instrText xml:space="preserve"> ADDIN ZOTERO_ITEM CSL_CITATION {"citationID":"ZlBhkGCE","properties":{"formattedCitation":"\\super 5,24\\nosupersub{}","plainCitation":"5,24","noteIndex":0},"citationItems":[{"id":2881,"uris":["http://zotero.org/users/10339151/items/W4NU7JZI"],"itemData":{"id":2881,"type":"article-journal","container-title":"Archives of osteoporosis","ISSN":"1862-3522","issue":"1","journalAbbreviation":"Archives of osteoporosis","note":"publisher: Springer","page":"42","title":"Incidence of hip fractures during the COVID-19 pandemic in the Brazilian public health care system","volume":"17","author":[{"family":"Silva","given":"Audrey Caetano","non-dropping-particle":"da"},{"family":"Silva Santos","given":"Guilherme","non-dropping-particle":"da"},{"family":"Maluf","given":"Eliane Mara Cesario Pereira"},{"family":"Borba","given":"Victoria Zeghbi Cochenksi"}],"issued":{"date-parts":[["2022"]]}},"label":"page"},{"id":2884,"uris":["http://zotero.org/users/10339151/items/ESHLNSQG"],"itemData":{"id":2884,"type":"article-journal","container-title":"Injury","ISSN":"0020-1383","issue":"8","journalAbbreviation":"Injury","note":"publisher: Elsevier","page":"1698-1704","title":"Epidemiologic characteristics of traumatic fractures during the outbreak of coronavirus disease 2019 (COVID-19) in China: A retrospective &amp; comparative multi-center study","volume":"51","author":[{"family":"Lv","given":"Hongzhi"},{"family":"Zhang","given":"Qi"},{"family":"Yin","given":"Yingchao"},{"family":"Zhu","given":"Yanbin"},{"family":"Wang","given":"Juan"},{"family":"Hou","given":"Zhiyong"},{"family":"Zhang","given":"Yingze"},{"family":"Chen","given":"Wei"}],"issued":{"date-parts":[["2020"]]}},"label":"page"}],"schema":"https://github.com/citation-style-language/schema/raw/master/csl-citation.json"} </w:instrText>
      </w:r>
      <w:r w:rsidR="003026CC">
        <w:rPr>
          <w:rFonts w:ascii="Arial" w:eastAsia="Arial" w:hAnsi="Arial" w:cs="Arial"/>
          <w:color w:val="000000"/>
        </w:rPr>
        <w:fldChar w:fldCharType="separate"/>
      </w:r>
      <w:r w:rsidR="003026CC" w:rsidRPr="003026CC">
        <w:rPr>
          <w:rFonts w:ascii="Arial" w:hAnsi="Arial" w:cs="Arial"/>
          <w:vertAlign w:val="superscript"/>
        </w:rPr>
        <w:t>5,24</w:t>
      </w:r>
      <w:r w:rsidR="003026CC">
        <w:rPr>
          <w:rFonts w:ascii="Arial" w:eastAsia="Arial" w:hAnsi="Arial" w:cs="Arial"/>
          <w:color w:val="000000"/>
        </w:rPr>
        <w:fldChar w:fldCharType="end"/>
      </w:r>
      <w:r w:rsidR="003026CC">
        <w:rPr>
          <w:rFonts w:ascii="Arial" w:eastAsia="Arial" w:hAnsi="Arial" w:cs="Arial"/>
          <w:color w:val="000000"/>
        </w:rPr>
        <w:t>.</w:t>
      </w:r>
    </w:p>
    <w:p w14:paraId="77CE8D0A" w14:textId="044AB422" w:rsidR="00A464A9" w:rsidRDefault="00000000"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color w:val="000000"/>
        </w:rPr>
        <w:t xml:space="preserve">Mesmo com a pandemia, as fraturas de fêmur em adultos jovens continuaram com um importante impacto dentro do sistema de saúde brasileiro, tendo sua incidência aumentada no período estudado. O perfil demográfico mostrou diferença de acometimento entre as regiões do Brasil, com predomínio nas regiões Norte e Nordeste, e maior ocorrência em indivíduos abaixo de 35 anos.  </w:t>
      </w:r>
    </w:p>
    <w:p w14:paraId="40ED1FB8" w14:textId="63E6A57E" w:rsidR="004C674F" w:rsidRDefault="004C674F" w:rsidP="004D05C5">
      <w:pPr>
        <w:pBdr>
          <w:top w:val="nil"/>
          <w:left w:val="nil"/>
          <w:bottom w:val="nil"/>
          <w:right w:val="nil"/>
          <w:between w:val="nil"/>
        </w:pBdr>
        <w:spacing w:before="0" w:line="480" w:lineRule="auto"/>
        <w:rPr>
          <w:rFonts w:ascii="Arial" w:eastAsia="Arial" w:hAnsi="Arial" w:cs="Arial"/>
          <w:color w:val="000000"/>
        </w:rPr>
      </w:pPr>
    </w:p>
    <w:p w14:paraId="2267AFD6" w14:textId="2448BD31" w:rsidR="004C674F" w:rsidRPr="004C674F" w:rsidRDefault="004C674F" w:rsidP="004D05C5">
      <w:pPr>
        <w:pBdr>
          <w:top w:val="nil"/>
          <w:left w:val="nil"/>
          <w:bottom w:val="nil"/>
          <w:right w:val="nil"/>
          <w:between w:val="nil"/>
        </w:pBdr>
        <w:spacing w:before="0" w:line="480" w:lineRule="auto"/>
        <w:rPr>
          <w:rFonts w:ascii="Arial" w:eastAsia="Arial" w:hAnsi="Arial" w:cs="Arial"/>
          <w:color w:val="000000"/>
        </w:rPr>
      </w:pPr>
      <w:r>
        <w:rPr>
          <w:rFonts w:ascii="Arial" w:eastAsia="Arial" w:hAnsi="Arial" w:cs="Arial"/>
          <w:b/>
          <w:bCs/>
          <w:color w:val="000000"/>
        </w:rPr>
        <w:t xml:space="preserve">Agradecimentos: </w:t>
      </w:r>
      <w:r>
        <w:rPr>
          <w:rFonts w:ascii="Arial" w:eastAsia="Arial" w:hAnsi="Arial" w:cs="Arial"/>
          <w:color w:val="000000"/>
        </w:rPr>
        <w:t>Não.</w:t>
      </w:r>
    </w:p>
    <w:p w14:paraId="75CEDBB5" w14:textId="1BCFA2D2" w:rsidR="004C674F" w:rsidRDefault="004C674F" w:rsidP="004D05C5">
      <w:pPr>
        <w:pBdr>
          <w:top w:val="nil"/>
          <w:left w:val="nil"/>
          <w:bottom w:val="nil"/>
          <w:right w:val="nil"/>
          <w:between w:val="nil"/>
        </w:pBdr>
        <w:spacing w:before="0" w:line="480" w:lineRule="auto"/>
        <w:rPr>
          <w:rFonts w:ascii="Arial" w:eastAsia="Arial" w:hAnsi="Arial" w:cs="Arial"/>
          <w:b/>
          <w:bCs/>
          <w:color w:val="000000"/>
        </w:rPr>
      </w:pPr>
    </w:p>
    <w:p w14:paraId="07A61F3F" w14:textId="6A06CCE4" w:rsidR="004C674F" w:rsidRPr="004C674F" w:rsidRDefault="004C674F" w:rsidP="004D05C5">
      <w:pPr>
        <w:pBdr>
          <w:top w:val="nil"/>
          <w:left w:val="nil"/>
          <w:bottom w:val="nil"/>
          <w:right w:val="nil"/>
          <w:between w:val="nil"/>
        </w:pBdr>
        <w:spacing w:before="0" w:line="480" w:lineRule="auto"/>
        <w:rPr>
          <w:rFonts w:ascii="Arial" w:eastAsia="Arial" w:hAnsi="Arial" w:cs="Arial"/>
          <w:b/>
          <w:bCs/>
          <w:color w:val="0433FF"/>
        </w:rPr>
      </w:pPr>
      <w:r>
        <w:rPr>
          <w:rFonts w:ascii="Arial" w:eastAsia="Arial" w:hAnsi="Arial" w:cs="Arial"/>
          <w:b/>
          <w:bCs/>
          <w:color w:val="000000"/>
        </w:rPr>
        <w:t>Fontes de suporte:</w:t>
      </w:r>
      <w:r w:rsidRPr="004C674F">
        <w:rPr>
          <w:rFonts w:ascii="Arial" w:eastAsia="Arial" w:hAnsi="Arial" w:cs="Arial"/>
          <w:color w:val="000000"/>
        </w:rPr>
        <w:t xml:space="preserve"> </w:t>
      </w:r>
      <w:r>
        <w:rPr>
          <w:rFonts w:ascii="Arial" w:eastAsia="Arial" w:hAnsi="Arial" w:cs="Arial"/>
          <w:color w:val="000000"/>
        </w:rPr>
        <w:t>Não.</w:t>
      </w:r>
    </w:p>
    <w:p w14:paraId="4A05B550"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433FF"/>
        </w:rPr>
      </w:pPr>
    </w:p>
    <w:p w14:paraId="5809A17E"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433FF"/>
        </w:rPr>
      </w:pPr>
    </w:p>
    <w:p w14:paraId="04853A0A"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433FF"/>
        </w:rPr>
      </w:pPr>
    </w:p>
    <w:p w14:paraId="06104E41"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433FF"/>
        </w:rPr>
      </w:pPr>
    </w:p>
    <w:p w14:paraId="1991A194" w14:textId="3A9CD335" w:rsidR="00A464A9" w:rsidRDefault="00A464A9" w:rsidP="004D05C5">
      <w:pPr>
        <w:pBdr>
          <w:top w:val="nil"/>
          <w:left w:val="nil"/>
          <w:bottom w:val="nil"/>
          <w:right w:val="nil"/>
          <w:between w:val="nil"/>
        </w:pBdr>
        <w:spacing w:before="0" w:line="480" w:lineRule="auto"/>
        <w:ind w:firstLine="0"/>
        <w:rPr>
          <w:rFonts w:ascii="Arial" w:eastAsia="Arial" w:hAnsi="Arial" w:cs="Arial"/>
          <w:color w:val="000000"/>
        </w:rPr>
      </w:pPr>
    </w:p>
    <w:p w14:paraId="43DF8227" w14:textId="77777777" w:rsidR="007A254E" w:rsidRDefault="007A254E">
      <w:pPr>
        <w:rPr>
          <w:rFonts w:ascii="Arial" w:eastAsia="Arial" w:hAnsi="Arial" w:cs="Arial"/>
          <w:b/>
          <w:color w:val="000000"/>
        </w:rPr>
      </w:pPr>
      <w:r>
        <w:rPr>
          <w:rFonts w:ascii="Arial" w:eastAsia="Arial" w:hAnsi="Arial" w:cs="Arial"/>
          <w:b/>
          <w:color w:val="000000"/>
        </w:rPr>
        <w:br w:type="page"/>
      </w:r>
    </w:p>
    <w:p w14:paraId="5DD68F71" w14:textId="7FDA142E" w:rsidR="00A464A9" w:rsidRPr="00EF1217" w:rsidRDefault="00C74A55" w:rsidP="00EF1217">
      <w:pPr>
        <w:pStyle w:val="Ttulo1"/>
        <w:ind w:firstLine="0"/>
      </w:pPr>
      <w:r>
        <w:lastRenderedPageBreak/>
        <w:t>REFERÊNCIAS</w:t>
      </w:r>
      <w:bookmarkStart w:id="1" w:name="_Hlk146575637"/>
    </w:p>
    <w:p w14:paraId="4A48D1F1" w14:textId="77777777" w:rsidR="003026CC" w:rsidRPr="003026CC" w:rsidRDefault="003026CC" w:rsidP="003026CC">
      <w:pPr>
        <w:pStyle w:val="Bibliografia"/>
        <w:rPr>
          <w:rFonts w:ascii="Arial" w:hAnsi="Arial" w:cs="Arial"/>
          <w:lang w:val="en-US"/>
        </w:rPr>
      </w:pPr>
      <w:r>
        <w:rPr>
          <w:rFonts w:ascii="Arial" w:eastAsia="Arial" w:hAnsi="Arial" w:cs="Arial"/>
          <w:color w:val="000000"/>
        </w:rPr>
        <w:fldChar w:fldCharType="begin"/>
      </w:r>
      <w:r w:rsidRPr="003026CC">
        <w:rPr>
          <w:rFonts w:ascii="Arial" w:eastAsia="Arial" w:hAnsi="Arial" w:cs="Arial"/>
          <w:color w:val="000000"/>
          <w:lang w:val="en-US"/>
        </w:rPr>
        <w:instrText xml:space="preserve"> ADDIN ZOTERO_BIBL {"uncited":[],"omitted":[],"custom":[]} CSL_BIBLIOGRAPHY </w:instrText>
      </w:r>
      <w:r>
        <w:rPr>
          <w:rFonts w:ascii="Arial" w:eastAsia="Arial" w:hAnsi="Arial" w:cs="Arial"/>
          <w:color w:val="000000"/>
        </w:rPr>
        <w:fldChar w:fldCharType="separate"/>
      </w:r>
      <w:r w:rsidRPr="003026CC">
        <w:rPr>
          <w:rFonts w:ascii="Arial" w:hAnsi="Arial" w:cs="Arial"/>
          <w:lang w:val="en-US"/>
        </w:rPr>
        <w:t>1.</w:t>
      </w:r>
      <w:r w:rsidRPr="003026CC">
        <w:rPr>
          <w:rFonts w:ascii="Arial" w:hAnsi="Arial" w:cs="Arial"/>
          <w:lang w:val="en-US"/>
        </w:rPr>
        <w:tab/>
        <w:t xml:space="preserve">Baloch S, Baloch MA, Zheng T, Pei X. The coronavirus disease 2019 (COVID-19) pandemic. </w:t>
      </w:r>
      <w:r w:rsidRPr="003026CC">
        <w:rPr>
          <w:rFonts w:ascii="Arial" w:hAnsi="Arial" w:cs="Arial"/>
          <w:i/>
          <w:iCs/>
          <w:lang w:val="en-US"/>
        </w:rPr>
        <w:t>The Tohoku journal of experimental medicine</w:t>
      </w:r>
      <w:r w:rsidRPr="003026CC">
        <w:rPr>
          <w:rFonts w:ascii="Arial" w:hAnsi="Arial" w:cs="Arial"/>
          <w:lang w:val="en-US"/>
        </w:rPr>
        <w:t>. 2020;250(4):271-278.</w:t>
      </w:r>
    </w:p>
    <w:p w14:paraId="66AADDA5" w14:textId="77777777" w:rsidR="003026CC" w:rsidRPr="003026CC" w:rsidRDefault="003026CC" w:rsidP="003026CC">
      <w:pPr>
        <w:pStyle w:val="Bibliografia"/>
        <w:rPr>
          <w:rFonts w:ascii="Arial" w:hAnsi="Arial" w:cs="Arial"/>
        </w:rPr>
      </w:pPr>
      <w:r w:rsidRPr="003026CC">
        <w:rPr>
          <w:rFonts w:ascii="Arial" w:hAnsi="Arial" w:cs="Arial"/>
          <w:lang w:val="en-US"/>
        </w:rPr>
        <w:t>2.</w:t>
      </w:r>
      <w:r w:rsidRPr="003026CC">
        <w:rPr>
          <w:rFonts w:ascii="Arial" w:hAnsi="Arial" w:cs="Arial"/>
          <w:lang w:val="en-US"/>
        </w:rPr>
        <w:tab/>
        <w:t xml:space="preserve">Ciotti M, Ciccozzi M, Terrinoni A, Jiang WC, Wang CB, Bernardini S. The COVID-19 pandemic. </w:t>
      </w:r>
      <w:r w:rsidRPr="003026CC">
        <w:rPr>
          <w:rFonts w:ascii="Arial" w:hAnsi="Arial" w:cs="Arial"/>
          <w:i/>
          <w:iCs/>
        </w:rPr>
        <w:t>Critical reviews in clinical laboratory sciences</w:t>
      </w:r>
      <w:r w:rsidRPr="003026CC">
        <w:rPr>
          <w:rFonts w:ascii="Arial" w:hAnsi="Arial" w:cs="Arial"/>
        </w:rPr>
        <w:t>. 2020;57(6):365-388.</w:t>
      </w:r>
    </w:p>
    <w:p w14:paraId="4405EDA4" w14:textId="77777777" w:rsidR="003026CC" w:rsidRPr="003026CC" w:rsidRDefault="003026CC" w:rsidP="003026CC">
      <w:pPr>
        <w:pStyle w:val="Bibliografia"/>
        <w:rPr>
          <w:rFonts w:ascii="Arial" w:hAnsi="Arial" w:cs="Arial"/>
        </w:rPr>
      </w:pPr>
      <w:r w:rsidRPr="003026CC">
        <w:rPr>
          <w:rFonts w:ascii="Arial" w:hAnsi="Arial" w:cs="Arial"/>
        </w:rPr>
        <w:t>3.</w:t>
      </w:r>
      <w:r w:rsidRPr="003026CC">
        <w:rPr>
          <w:rFonts w:ascii="Arial" w:hAnsi="Arial" w:cs="Arial"/>
        </w:rPr>
        <w:tab/>
        <w:t xml:space="preserve">Souto XM. COVID-19: aspectos gerais e implicações globais. </w:t>
      </w:r>
      <w:r w:rsidRPr="003026CC">
        <w:rPr>
          <w:rFonts w:ascii="Arial" w:hAnsi="Arial" w:cs="Arial"/>
          <w:i/>
          <w:iCs/>
        </w:rPr>
        <w:t>Recital-Revista de Educação, Ciência e Tecnologia de Almenara/MG</w:t>
      </w:r>
      <w:r w:rsidRPr="003026CC">
        <w:rPr>
          <w:rFonts w:ascii="Arial" w:hAnsi="Arial" w:cs="Arial"/>
        </w:rPr>
        <w:t>. 2020;2(1):12-36.</w:t>
      </w:r>
    </w:p>
    <w:p w14:paraId="327A793B" w14:textId="77777777" w:rsidR="003026CC" w:rsidRPr="003026CC" w:rsidRDefault="003026CC" w:rsidP="003026CC">
      <w:pPr>
        <w:pStyle w:val="Bibliografia"/>
        <w:rPr>
          <w:rFonts w:ascii="Arial" w:hAnsi="Arial" w:cs="Arial"/>
        </w:rPr>
      </w:pPr>
      <w:r w:rsidRPr="003026CC">
        <w:rPr>
          <w:rFonts w:ascii="Arial" w:hAnsi="Arial" w:cs="Arial"/>
        </w:rPr>
        <w:t>4.</w:t>
      </w:r>
      <w:r w:rsidRPr="003026CC">
        <w:rPr>
          <w:rFonts w:ascii="Arial" w:hAnsi="Arial" w:cs="Arial"/>
        </w:rPr>
        <w:tab/>
        <w:t xml:space="preserve">ALENCAR NETO JBD, Oliveira ED, Branco MCC, et al. </w:t>
      </w:r>
      <w:r w:rsidRPr="003026CC">
        <w:rPr>
          <w:rFonts w:ascii="Arial" w:hAnsi="Arial" w:cs="Arial"/>
          <w:lang w:val="en-US"/>
        </w:rPr>
        <w:t xml:space="preserve">The impact of covid-19 on the epidemiological profile of fractures. </w:t>
      </w:r>
      <w:r w:rsidRPr="003026CC">
        <w:rPr>
          <w:rFonts w:ascii="Arial" w:hAnsi="Arial" w:cs="Arial"/>
          <w:i/>
          <w:iCs/>
        </w:rPr>
        <w:t>Acta Ortopédica Brasileira</w:t>
      </w:r>
      <w:r w:rsidRPr="003026CC">
        <w:rPr>
          <w:rFonts w:ascii="Arial" w:hAnsi="Arial" w:cs="Arial"/>
        </w:rPr>
        <w:t>. 2022;30.</w:t>
      </w:r>
    </w:p>
    <w:p w14:paraId="1F899F4E" w14:textId="77777777" w:rsidR="003026CC" w:rsidRPr="003026CC" w:rsidRDefault="003026CC" w:rsidP="003026CC">
      <w:pPr>
        <w:pStyle w:val="Bibliografia"/>
        <w:rPr>
          <w:rFonts w:ascii="Arial" w:hAnsi="Arial" w:cs="Arial"/>
          <w:lang w:val="en-US"/>
        </w:rPr>
      </w:pPr>
      <w:r w:rsidRPr="003026CC">
        <w:rPr>
          <w:rFonts w:ascii="Arial" w:hAnsi="Arial" w:cs="Arial"/>
        </w:rPr>
        <w:t>5.</w:t>
      </w:r>
      <w:r w:rsidRPr="003026CC">
        <w:rPr>
          <w:rFonts w:ascii="Arial" w:hAnsi="Arial" w:cs="Arial"/>
        </w:rPr>
        <w:tab/>
        <w:t xml:space="preserve">da Silva AC, da Silva Santos G, Maluf EMCP, Borba VZC. </w:t>
      </w:r>
      <w:r w:rsidRPr="003026CC">
        <w:rPr>
          <w:rFonts w:ascii="Arial" w:hAnsi="Arial" w:cs="Arial"/>
          <w:lang w:val="en-US"/>
        </w:rPr>
        <w:t xml:space="preserve">Incidence of hip fractures during the COVID-19 pandemic in the Brazilian public health care system. </w:t>
      </w:r>
      <w:r w:rsidRPr="003026CC">
        <w:rPr>
          <w:rFonts w:ascii="Arial" w:hAnsi="Arial" w:cs="Arial"/>
          <w:i/>
          <w:iCs/>
          <w:lang w:val="en-US"/>
        </w:rPr>
        <w:t>Archives of osteoporosis</w:t>
      </w:r>
      <w:r w:rsidRPr="003026CC">
        <w:rPr>
          <w:rFonts w:ascii="Arial" w:hAnsi="Arial" w:cs="Arial"/>
          <w:lang w:val="en-US"/>
        </w:rPr>
        <w:t>. 2022;17(1):42.</w:t>
      </w:r>
    </w:p>
    <w:p w14:paraId="7DB14920" w14:textId="77777777" w:rsidR="003026CC" w:rsidRPr="003026CC" w:rsidRDefault="003026CC" w:rsidP="003026CC">
      <w:pPr>
        <w:pStyle w:val="Bibliografia"/>
        <w:rPr>
          <w:rFonts w:ascii="Arial" w:hAnsi="Arial" w:cs="Arial"/>
          <w:lang w:val="en-US"/>
        </w:rPr>
      </w:pPr>
      <w:r w:rsidRPr="003026CC">
        <w:rPr>
          <w:rFonts w:ascii="Arial" w:hAnsi="Arial" w:cs="Arial"/>
          <w:lang w:val="en-US"/>
        </w:rPr>
        <w:t>6.</w:t>
      </w:r>
      <w:r w:rsidRPr="003026CC">
        <w:rPr>
          <w:rFonts w:ascii="Arial" w:hAnsi="Arial" w:cs="Arial"/>
          <w:lang w:val="en-US"/>
        </w:rPr>
        <w:tab/>
        <w:t>Heinz T, Wild M, Eidmann A, et al. Impact of COVID-19 on Fracture Incidence in Germany: A Comparative Age and Gender Analysis of Pre-and Post-Outbreak Periods. In: Vol 11. MDPI; 2023:2139.</w:t>
      </w:r>
    </w:p>
    <w:p w14:paraId="154F5002" w14:textId="77777777" w:rsidR="003026CC" w:rsidRPr="003026CC" w:rsidRDefault="003026CC" w:rsidP="003026CC">
      <w:pPr>
        <w:pStyle w:val="Bibliografia"/>
        <w:rPr>
          <w:rFonts w:ascii="Arial" w:hAnsi="Arial" w:cs="Arial"/>
          <w:lang w:val="en-US"/>
        </w:rPr>
      </w:pPr>
      <w:r w:rsidRPr="003026CC">
        <w:rPr>
          <w:rFonts w:ascii="Arial" w:hAnsi="Arial" w:cs="Arial"/>
          <w:lang w:val="en-US"/>
        </w:rPr>
        <w:t>7.</w:t>
      </w:r>
      <w:r w:rsidRPr="003026CC">
        <w:rPr>
          <w:rFonts w:ascii="Arial" w:hAnsi="Arial" w:cs="Arial"/>
          <w:lang w:val="en-US"/>
        </w:rPr>
        <w:tab/>
        <w:t xml:space="preserve">Kaye AD, Okeagu CN, Pham AD, et al. Economic impact of COVID-19 pandemic on healthcare facilities and systems: International perspectives. </w:t>
      </w:r>
      <w:r w:rsidRPr="003026CC">
        <w:rPr>
          <w:rFonts w:ascii="Arial" w:hAnsi="Arial" w:cs="Arial"/>
          <w:i/>
          <w:iCs/>
          <w:lang w:val="en-US"/>
        </w:rPr>
        <w:t>Best Practice &amp; Research Clinical Anaesthesiology</w:t>
      </w:r>
      <w:r w:rsidRPr="003026CC">
        <w:rPr>
          <w:rFonts w:ascii="Arial" w:hAnsi="Arial" w:cs="Arial"/>
          <w:lang w:val="en-US"/>
        </w:rPr>
        <w:t>. 2021;35(3):293-306.</w:t>
      </w:r>
    </w:p>
    <w:p w14:paraId="1EBD081D" w14:textId="77777777" w:rsidR="003026CC" w:rsidRPr="003026CC" w:rsidRDefault="003026CC" w:rsidP="003026CC">
      <w:pPr>
        <w:pStyle w:val="Bibliografia"/>
        <w:rPr>
          <w:rFonts w:ascii="Arial" w:hAnsi="Arial" w:cs="Arial"/>
          <w:lang w:val="en-US"/>
        </w:rPr>
      </w:pPr>
      <w:r w:rsidRPr="003026CC">
        <w:rPr>
          <w:rFonts w:ascii="Arial" w:hAnsi="Arial" w:cs="Arial"/>
          <w:lang w:val="en-US"/>
        </w:rPr>
        <w:t>8.</w:t>
      </w:r>
      <w:r w:rsidRPr="003026CC">
        <w:rPr>
          <w:rFonts w:ascii="Arial" w:hAnsi="Arial" w:cs="Arial"/>
          <w:lang w:val="en-US"/>
        </w:rPr>
        <w:tab/>
        <w:t xml:space="preserve">Shaukat N, Ali DM, Razzak J. Physical and mental health impacts of COVID-19 on healthcare workers: a scoping review. </w:t>
      </w:r>
      <w:r w:rsidRPr="003026CC">
        <w:rPr>
          <w:rFonts w:ascii="Arial" w:hAnsi="Arial" w:cs="Arial"/>
          <w:i/>
          <w:iCs/>
          <w:lang w:val="en-US"/>
        </w:rPr>
        <w:t>International journal of emergency medicine</w:t>
      </w:r>
      <w:r w:rsidRPr="003026CC">
        <w:rPr>
          <w:rFonts w:ascii="Arial" w:hAnsi="Arial" w:cs="Arial"/>
          <w:lang w:val="en-US"/>
        </w:rPr>
        <w:t>. 2020;13:1-8.</w:t>
      </w:r>
    </w:p>
    <w:p w14:paraId="54ECFA87" w14:textId="77777777" w:rsidR="003026CC" w:rsidRPr="003026CC" w:rsidRDefault="003026CC" w:rsidP="003026CC">
      <w:pPr>
        <w:pStyle w:val="Bibliografia"/>
        <w:rPr>
          <w:rFonts w:ascii="Arial" w:hAnsi="Arial" w:cs="Arial"/>
          <w:lang w:val="en-US"/>
        </w:rPr>
      </w:pPr>
      <w:r w:rsidRPr="003026CC">
        <w:rPr>
          <w:rFonts w:ascii="Arial" w:hAnsi="Arial" w:cs="Arial"/>
          <w:lang w:val="en-US"/>
        </w:rPr>
        <w:t>9.</w:t>
      </w:r>
      <w:r w:rsidRPr="003026CC">
        <w:rPr>
          <w:rFonts w:ascii="Arial" w:hAnsi="Arial" w:cs="Arial"/>
          <w:lang w:val="en-US"/>
        </w:rPr>
        <w:tab/>
        <w:t xml:space="preserve">Cotrin P, Moura W, Gambardela-Tkacz CM, et al. Healthcare workers in Brazil during the COVID-19 pandemic: a cross-sectional online survey. </w:t>
      </w:r>
      <w:r w:rsidRPr="003026CC">
        <w:rPr>
          <w:rFonts w:ascii="Arial" w:hAnsi="Arial" w:cs="Arial"/>
          <w:i/>
          <w:iCs/>
          <w:lang w:val="en-US"/>
        </w:rPr>
        <w:t>INQUIRY: The Journal of Health Care Organization, Provision, and Financing</w:t>
      </w:r>
      <w:r w:rsidRPr="003026CC">
        <w:rPr>
          <w:rFonts w:ascii="Arial" w:hAnsi="Arial" w:cs="Arial"/>
          <w:lang w:val="en-US"/>
        </w:rPr>
        <w:t>. 2020;57:0046958020963711.</w:t>
      </w:r>
    </w:p>
    <w:p w14:paraId="2253FD83" w14:textId="77777777" w:rsidR="003026CC" w:rsidRPr="003026CC" w:rsidRDefault="003026CC" w:rsidP="003026CC">
      <w:pPr>
        <w:pStyle w:val="Bibliografia"/>
        <w:rPr>
          <w:rFonts w:ascii="Arial" w:hAnsi="Arial" w:cs="Arial"/>
        </w:rPr>
      </w:pPr>
      <w:r w:rsidRPr="003026CC">
        <w:rPr>
          <w:rFonts w:ascii="Arial" w:hAnsi="Arial" w:cs="Arial"/>
          <w:lang w:val="en-US"/>
        </w:rPr>
        <w:t>10.</w:t>
      </w:r>
      <w:r w:rsidRPr="003026CC">
        <w:rPr>
          <w:rFonts w:ascii="Arial" w:hAnsi="Arial" w:cs="Arial"/>
          <w:lang w:val="en-US"/>
        </w:rPr>
        <w:tab/>
        <w:t xml:space="preserve">Baker MA, Sands KE, Huang SS, et al. The impact of coronavirus disease 2019 (COVID-19) on healthcare-associated infections. </w:t>
      </w:r>
      <w:r w:rsidRPr="003026CC">
        <w:rPr>
          <w:rFonts w:ascii="Arial" w:hAnsi="Arial" w:cs="Arial"/>
          <w:i/>
          <w:iCs/>
        </w:rPr>
        <w:t>Clinical Infectious Diseases</w:t>
      </w:r>
      <w:r w:rsidRPr="003026CC">
        <w:rPr>
          <w:rFonts w:ascii="Arial" w:hAnsi="Arial" w:cs="Arial"/>
        </w:rPr>
        <w:t>. 2022;74(10):1748-1754.</w:t>
      </w:r>
    </w:p>
    <w:p w14:paraId="0B3156B8" w14:textId="77777777" w:rsidR="003026CC" w:rsidRPr="003026CC" w:rsidRDefault="003026CC" w:rsidP="003026CC">
      <w:pPr>
        <w:pStyle w:val="Bibliografia"/>
        <w:rPr>
          <w:rFonts w:ascii="Arial" w:hAnsi="Arial" w:cs="Arial"/>
          <w:lang w:val="en-US"/>
        </w:rPr>
      </w:pPr>
      <w:r w:rsidRPr="003026CC">
        <w:rPr>
          <w:rFonts w:ascii="Arial" w:hAnsi="Arial" w:cs="Arial"/>
        </w:rPr>
        <w:t>11.</w:t>
      </w:r>
      <w:r w:rsidRPr="003026CC">
        <w:rPr>
          <w:rFonts w:ascii="Arial" w:hAnsi="Arial" w:cs="Arial"/>
        </w:rPr>
        <w:tab/>
        <w:t xml:space="preserve">Odeh MM, Odeh-Moreira J. A pandemia de Covid-19 no Brasil: consequências de um novo futuro para a sociedade brasileira. </w:t>
      </w:r>
      <w:r w:rsidRPr="003026CC">
        <w:rPr>
          <w:rFonts w:ascii="Arial" w:hAnsi="Arial" w:cs="Arial"/>
          <w:lang w:val="en-US"/>
        </w:rPr>
        <w:t>Published online 2021.</w:t>
      </w:r>
    </w:p>
    <w:p w14:paraId="7ED8994C" w14:textId="77777777" w:rsidR="003026CC" w:rsidRPr="003026CC" w:rsidRDefault="003026CC" w:rsidP="003026CC">
      <w:pPr>
        <w:pStyle w:val="Bibliografia"/>
        <w:rPr>
          <w:rFonts w:ascii="Arial" w:hAnsi="Arial" w:cs="Arial"/>
          <w:lang w:val="en-US"/>
        </w:rPr>
      </w:pPr>
      <w:r w:rsidRPr="003026CC">
        <w:rPr>
          <w:rFonts w:ascii="Arial" w:hAnsi="Arial" w:cs="Arial"/>
          <w:lang w:val="en-US"/>
        </w:rPr>
        <w:t>12.</w:t>
      </w:r>
      <w:r w:rsidRPr="003026CC">
        <w:rPr>
          <w:rFonts w:ascii="Arial" w:hAnsi="Arial" w:cs="Arial"/>
          <w:lang w:val="en-US"/>
        </w:rPr>
        <w:tab/>
        <w:t xml:space="preserve">Baloch S, Baloch MA, Zheng T, Pei X. The coronavirus disease 2019 (COVID-19) pandemic. </w:t>
      </w:r>
      <w:r w:rsidRPr="003026CC">
        <w:rPr>
          <w:rFonts w:ascii="Arial" w:hAnsi="Arial" w:cs="Arial"/>
          <w:i/>
          <w:iCs/>
          <w:lang w:val="en-US"/>
        </w:rPr>
        <w:t>The Tohoku journal of experimental medicine</w:t>
      </w:r>
      <w:r w:rsidRPr="003026CC">
        <w:rPr>
          <w:rFonts w:ascii="Arial" w:hAnsi="Arial" w:cs="Arial"/>
          <w:lang w:val="en-US"/>
        </w:rPr>
        <w:t>. 2020;250(4):271-278.</w:t>
      </w:r>
    </w:p>
    <w:p w14:paraId="567DEB40" w14:textId="77777777" w:rsidR="003026CC" w:rsidRPr="003026CC" w:rsidRDefault="003026CC" w:rsidP="003026CC">
      <w:pPr>
        <w:pStyle w:val="Bibliografia"/>
        <w:rPr>
          <w:rFonts w:ascii="Arial" w:hAnsi="Arial" w:cs="Arial"/>
        </w:rPr>
      </w:pPr>
      <w:r w:rsidRPr="003026CC">
        <w:rPr>
          <w:rFonts w:ascii="Arial" w:hAnsi="Arial" w:cs="Arial"/>
          <w:lang w:val="en-US"/>
        </w:rPr>
        <w:t>13.</w:t>
      </w:r>
      <w:r w:rsidRPr="003026CC">
        <w:rPr>
          <w:rFonts w:ascii="Arial" w:hAnsi="Arial" w:cs="Arial"/>
          <w:lang w:val="en-US"/>
        </w:rPr>
        <w:tab/>
        <w:t xml:space="preserve">Güner HR, Hasanoğlu İ, Aktaş F. COVID-19: Prevention and control measures in community. </w:t>
      </w:r>
      <w:r w:rsidRPr="003026CC">
        <w:rPr>
          <w:rFonts w:ascii="Arial" w:hAnsi="Arial" w:cs="Arial"/>
          <w:i/>
          <w:iCs/>
        </w:rPr>
        <w:t>Turkish Journal of medical sciences</w:t>
      </w:r>
      <w:r w:rsidRPr="003026CC">
        <w:rPr>
          <w:rFonts w:ascii="Arial" w:hAnsi="Arial" w:cs="Arial"/>
        </w:rPr>
        <w:t>. 2020;50(9):571-577.</w:t>
      </w:r>
    </w:p>
    <w:p w14:paraId="37B6CCCB" w14:textId="77777777" w:rsidR="003026CC" w:rsidRPr="003026CC" w:rsidRDefault="003026CC" w:rsidP="003026CC">
      <w:pPr>
        <w:pStyle w:val="Bibliografia"/>
        <w:rPr>
          <w:rFonts w:ascii="Arial" w:hAnsi="Arial" w:cs="Arial"/>
          <w:lang w:val="en-US"/>
        </w:rPr>
      </w:pPr>
      <w:r w:rsidRPr="003026CC">
        <w:rPr>
          <w:rFonts w:ascii="Arial" w:hAnsi="Arial" w:cs="Arial"/>
        </w:rPr>
        <w:t>14.</w:t>
      </w:r>
      <w:r w:rsidRPr="003026CC">
        <w:rPr>
          <w:rFonts w:ascii="Arial" w:hAnsi="Arial" w:cs="Arial"/>
        </w:rPr>
        <w:tab/>
        <w:t xml:space="preserve">Silva JCA, Ribeiro MDA, da Silva LN, Pinheiro HA, Bezerra LMA, Oliveira SB. Fraturas de fêmur em idosos nas diferentes regiões do Brasil de 2015 a 2020: análise dos custos, tempo de internação e total de óbitos. </w:t>
      </w:r>
      <w:r w:rsidRPr="003026CC">
        <w:rPr>
          <w:rFonts w:ascii="Arial" w:hAnsi="Arial" w:cs="Arial"/>
          <w:i/>
          <w:iCs/>
          <w:lang w:val="en-US"/>
        </w:rPr>
        <w:t>Revista Pesquisa em Fisioterapia</w:t>
      </w:r>
      <w:r w:rsidRPr="003026CC">
        <w:rPr>
          <w:rFonts w:ascii="Arial" w:hAnsi="Arial" w:cs="Arial"/>
          <w:lang w:val="en-US"/>
        </w:rPr>
        <w:t>. 2021;11(4):798-806.</w:t>
      </w:r>
    </w:p>
    <w:p w14:paraId="7ADB59B7" w14:textId="77777777" w:rsidR="003026CC" w:rsidRPr="003026CC" w:rsidRDefault="003026CC" w:rsidP="003026CC">
      <w:pPr>
        <w:pStyle w:val="Bibliografia"/>
        <w:rPr>
          <w:rFonts w:ascii="Arial" w:hAnsi="Arial" w:cs="Arial"/>
        </w:rPr>
      </w:pPr>
      <w:r w:rsidRPr="003026CC">
        <w:rPr>
          <w:rFonts w:ascii="Arial" w:hAnsi="Arial" w:cs="Arial"/>
          <w:lang w:val="en-US"/>
        </w:rPr>
        <w:lastRenderedPageBreak/>
        <w:t>15.</w:t>
      </w:r>
      <w:r w:rsidRPr="003026CC">
        <w:rPr>
          <w:rFonts w:ascii="Arial" w:hAnsi="Arial" w:cs="Arial"/>
          <w:lang w:val="en-US"/>
        </w:rPr>
        <w:tab/>
        <w:t xml:space="preserve">Villeneuve PJ, Goldberg MS. Methodological considerations for epidemiological studies of air pollution and the SARS and COVID-19 coronavirus outbreaks. </w:t>
      </w:r>
      <w:r w:rsidRPr="003026CC">
        <w:rPr>
          <w:rFonts w:ascii="Arial" w:hAnsi="Arial" w:cs="Arial"/>
          <w:i/>
          <w:iCs/>
        </w:rPr>
        <w:t>Environmental health perspectives</w:t>
      </w:r>
      <w:r w:rsidRPr="003026CC">
        <w:rPr>
          <w:rFonts w:ascii="Arial" w:hAnsi="Arial" w:cs="Arial"/>
        </w:rPr>
        <w:t>. 2020;128(9):095001.</w:t>
      </w:r>
    </w:p>
    <w:p w14:paraId="4C0DB6BE" w14:textId="77777777" w:rsidR="003026CC" w:rsidRPr="003026CC" w:rsidRDefault="003026CC" w:rsidP="003026CC">
      <w:pPr>
        <w:pStyle w:val="Bibliografia"/>
        <w:rPr>
          <w:rFonts w:ascii="Arial" w:hAnsi="Arial" w:cs="Arial"/>
        </w:rPr>
      </w:pPr>
      <w:r w:rsidRPr="003026CC">
        <w:rPr>
          <w:rFonts w:ascii="Arial" w:hAnsi="Arial" w:cs="Arial"/>
        </w:rPr>
        <w:t>16.</w:t>
      </w:r>
      <w:r w:rsidRPr="003026CC">
        <w:rPr>
          <w:rFonts w:ascii="Arial" w:hAnsi="Arial" w:cs="Arial"/>
        </w:rPr>
        <w:tab/>
        <w:t xml:space="preserve">Lima AC, Januário MC, Lima PT, de Moura W. DATASUS: o uso dos Sistemas de Informação na Saúde Pública. </w:t>
      </w:r>
      <w:r w:rsidRPr="003026CC">
        <w:rPr>
          <w:rFonts w:ascii="Arial" w:hAnsi="Arial" w:cs="Arial"/>
          <w:i/>
          <w:iCs/>
        </w:rPr>
        <w:t>Refas-Revista Fatec Zona Sul</w:t>
      </w:r>
      <w:r w:rsidRPr="003026CC">
        <w:rPr>
          <w:rFonts w:ascii="Arial" w:hAnsi="Arial" w:cs="Arial"/>
        </w:rPr>
        <w:t>. 2015;1(3):16-31.</w:t>
      </w:r>
    </w:p>
    <w:p w14:paraId="45287B34" w14:textId="77777777" w:rsidR="003026CC" w:rsidRPr="003026CC" w:rsidRDefault="003026CC" w:rsidP="003026CC">
      <w:pPr>
        <w:pStyle w:val="Bibliografia"/>
        <w:rPr>
          <w:rFonts w:ascii="Arial" w:hAnsi="Arial" w:cs="Arial"/>
        </w:rPr>
      </w:pPr>
      <w:r w:rsidRPr="003026CC">
        <w:rPr>
          <w:rFonts w:ascii="Arial" w:hAnsi="Arial" w:cs="Arial"/>
        </w:rPr>
        <w:t>17.</w:t>
      </w:r>
      <w:r w:rsidRPr="003026CC">
        <w:rPr>
          <w:rFonts w:ascii="Arial" w:hAnsi="Arial" w:cs="Arial"/>
        </w:rPr>
        <w:tab/>
        <w:t xml:space="preserve">OMS. </w:t>
      </w:r>
      <w:r w:rsidRPr="003026CC">
        <w:rPr>
          <w:rFonts w:ascii="Arial" w:hAnsi="Arial" w:cs="Arial"/>
          <w:i/>
          <w:iCs/>
        </w:rPr>
        <w:t>CID-10: Classificação Estatística Internacional de Doenças Com Disquete</w:t>
      </w:r>
      <w:r w:rsidRPr="003026CC">
        <w:rPr>
          <w:rFonts w:ascii="Arial" w:hAnsi="Arial" w:cs="Arial"/>
        </w:rPr>
        <w:t>. Edusp; 1994.</w:t>
      </w:r>
    </w:p>
    <w:p w14:paraId="3D0B4E1C" w14:textId="77777777" w:rsidR="003026CC" w:rsidRPr="003026CC" w:rsidRDefault="003026CC" w:rsidP="003026CC">
      <w:pPr>
        <w:pStyle w:val="Bibliografia"/>
        <w:rPr>
          <w:rFonts w:ascii="Arial" w:hAnsi="Arial" w:cs="Arial"/>
          <w:lang w:val="en-US"/>
        </w:rPr>
      </w:pPr>
      <w:r w:rsidRPr="003026CC">
        <w:rPr>
          <w:rFonts w:ascii="Arial" w:hAnsi="Arial" w:cs="Arial"/>
        </w:rPr>
        <w:t>18.</w:t>
      </w:r>
      <w:r w:rsidRPr="003026CC">
        <w:rPr>
          <w:rFonts w:ascii="Arial" w:hAnsi="Arial" w:cs="Arial"/>
        </w:rPr>
        <w:tab/>
        <w:t>Guerriero ICZ, de Souza Minayo MC. A aprovação da Resolução CNS n</w:t>
      </w:r>
      <w:r w:rsidRPr="003026CC">
        <w:rPr>
          <w:rFonts w:ascii="Arial" w:hAnsi="Arial" w:cs="Arial"/>
          <w:vertAlign w:val="superscript"/>
        </w:rPr>
        <w:t>o</w:t>
      </w:r>
      <w:r w:rsidRPr="003026CC">
        <w:rPr>
          <w:rFonts w:ascii="Arial" w:hAnsi="Arial" w:cs="Arial"/>
        </w:rPr>
        <w:t xml:space="preserve"> 510/2016 é um avanço para a ciência brasileira. </w:t>
      </w:r>
      <w:r w:rsidRPr="003026CC">
        <w:rPr>
          <w:rFonts w:ascii="Arial" w:hAnsi="Arial" w:cs="Arial"/>
          <w:i/>
          <w:iCs/>
          <w:lang w:val="en-US"/>
        </w:rPr>
        <w:t>Saude E Sociedade</w:t>
      </w:r>
      <w:r w:rsidRPr="003026CC">
        <w:rPr>
          <w:rFonts w:ascii="Arial" w:hAnsi="Arial" w:cs="Arial"/>
          <w:lang w:val="en-US"/>
        </w:rPr>
        <w:t>. 2019;28(4):299-310. doi:10.1590/s0104-12902019190232</w:t>
      </w:r>
    </w:p>
    <w:p w14:paraId="75C0684D" w14:textId="77777777" w:rsidR="003026CC" w:rsidRPr="003026CC" w:rsidRDefault="003026CC" w:rsidP="003026CC">
      <w:pPr>
        <w:pStyle w:val="Bibliografia"/>
        <w:rPr>
          <w:rFonts w:ascii="Arial" w:hAnsi="Arial" w:cs="Arial"/>
          <w:lang w:val="en-US"/>
        </w:rPr>
      </w:pPr>
      <w:r w:rsidRPr="003026CC">
        <w:rPr>
          <w:rFonts w:ascii="Arial" w:hAnsi="Arial" w:cs="Arial"/>
          <w:lang w:val="en-US"/>
        </w:rPr>
        <w:t>19.</w:t>
      </w:r>
      <w:r w:rsidRPr="003026CC">
        <w:rPr>
          <w:rFonts w:ascii="Arial" w:hAnsi="Arial" w:cs="Arial"/>
          <w:lang w:val="en-US"/>
        </w:rPr>
        <w:tab/>
        <w:t xml:space="preserve">Miranda I, Sangüesa-Nebot MJ, González A, Doménech J. Impact of strict population confinement on fracture incidence during the COVID-19 pandemic. Experience from a public Health Care Department in Spain. </w:t>
      </w:r>
      <w:r w:rsidRPr="003026CC">
        <w:rPr>
          <w:rFonts w:ascii="Arial" w:hAnsi="Arial" w:cs="Arial"/>
          <w:i/>
          <w:iCs/>
          <w:lang w:val="en-US"/>
        </w:rPr>
        <w:t>Journal of Orthopaedic Science</w:t>
      </w:r>
      <w:r w:rsidRPr="003026CC">
        <w:rPr>
          <w:rFonts w:ascii="Arial" w:hAnsi="Arial" w:cs="Arial"/>
          <w:lang w:val="en-US"/>
        </w:rPr>
        <w:t>. 2022;27(3):677-680.</w:t>
      </w:r>
    </w:p>
    <w:p w14:paraId="716E53E5" w14:textId="77777777" w:rsidR="003026CC" w:rsidRPr="003026CC" w:rsidRDefault="003026CC" w:rsidP="003026CC">
      <w:pPr>
        <w:pStyle w:val="Bibliografia"/>
        <w:rPr>
          <w:rFonts w:ascii="Arial" w:hAnsi="Arial" w:cs="Arial"/>
          <w:lang w:val="en-US"/>
        </w:rPr>
      </w:pPr>
      <w:r w:rsidRPr="003026CC">
        <w:rPr>
          <w:rFonts w:ascii="Arial" w:hAnsi="Arial" w:cs="Arial"/>
          <w:lang w:val="en-US"/>
        </w:rPr>
        <w:t>20.</w:t>
      </w:r>
      <w:r w:rsidRPr="003026CC">
        <w:rPr>
          <w:rFonts w:ascii="Arial" w:hAnsi="Arial" w:cs="Arial"/>
          <w:lang w:val="en-US"/>
        </w:rPr>
        <w:tab/>
        <w:t xml:space="preserve">Wilk R, Adamczyk P, Pluskiewicz W, Skrzypek M, Hajzyk M, Koczy B. One year of the COVID-19 pandemic in Poland–the incidence of osteoporotic forearm, arm, and hip fractures. </w:t>
      </w:r>
      <w:r w:rsidRPr="003026CC">
        <w:rPr>
          <w:rFonts w:ascii="Arial" w:hAnsi="Arial" w:cs="Arial"/>
          <w:i/>
          <w:iCs/>
          <w:lang w:val="en-US"/>
        </w:rPr>
        <w:t>Archives of Osteoporosis</w:t>
      </w:r>
      <w:r w:rsidRPr="003026CC">
        <w:rPr>
          <w:rFonts w:ascii="Arial" w:hAnsi="Arial" w:cs="Arial"/>
          <w:lang w:val="en-US"/>
        </w:rPr>
        <w:t>. 2022;17(1):38.</w:t>
      </w:r>
    </w:p>
    <w:p w14:paraId="30957732" w14:textId="77777777" w:rsidR="003026CC" w:rsidRPr="003026CC" w:rsidRDefault="003026CC" w:rsidP="003026CC">
      <w:pPr>
        <w:pStyle w:val="Bibliografia"/>
        <w:rPr>
          <w:rFonts w:ascii="Arial" w:hAnsi="Arial" w:cs="Arial"/>
        </w:rPr>
      </w:pPr>
      <w:r w:rsidRPr="003026CC">
        <w:rPr>
          <w:rFonts w:ascii="Arial" w:hAnsi="Arial" w:cs="Arial"/>
          <w:lang w:val="en-US"/>
        </w:rPr>
        <w:t>21.</w:t>
      </w:r>
      <w:r w:rsidRPr="003026CC">
        <w:rPr>
          <w:rFonts w:ascii="Arial" w:hAnsi="Arial" w:cs="Arial"/>
          <w:lang w:val="en-US"/>
        </w:rPr>
        <w:tab/>
        <w:t xml:space="preserve">Lopez Gavilanez E. Incidence of Hip Fractures during the COVID-19 Pandemic in Brazil. </w:t>
      </w:r>
      <w:r w:rsidRPr="003026CC">
        <w:rPr>
          <w:rFonts w:ascii="Arial" w:hAnsi="Arial" w:cs="Arial"/>
          <w:i/>
          <w:iCs/>
        </w:rPr>
        <w:t>Archives of Osteoporosis</w:t>
      </w:r>
      <w:r w:rsidRPr="003026CC">
        <w:rPr>
          <w:rFonts w:ascii="Arial" w:hAnsi="Arial" w:cs="Arial"/>
        </w:rPr>
        <w:t>. 2022;17(1):88.</w:t>
      </w:r>
    </w:p>
    <w:p w14:paraId="710A8E81" w14:textId="77777777" w:rsidR="003026CC" w:rsidRPr="003026CC" w:rsidRDefault="003026CC" w:rsidP="003026CC">
      <w:pPr>
        <w:pStyle w:val="Bibliografia"/>
        <w:rPr>
          <w:rFonts w:ascii="Arial" w:hAnsi="Arial" w:cs="Arial"/>
          <w:lang w:val="en-US"/>
        </w:rPr>
      </w:pPr>
      <w:r w:rsidRPr="003026CC">
        <w:rPr>
          <w:rFonts w:ascii="Arial" w:hAnsi="Arial" w:cs="Arial"/>
        </w:rPr>
        <w:t>22.</w:t>
      </w:r>
      <w:r w:rsidRPr="003026CC">
        <w:rPr>
          <w:rFonts w:ascii="Arial" w:hAnsi="Arial" w:cs="Arial"/>
        </w:rPr>
        <w:tab/>
        <w:t xml:space="preserve">Adami F, Dos Santos Figueiredo FW, Da Silva Paiva L, et al. </w:t>
      </w:r>
      <w:r w:rsidRPr="003026CC">
        <w:rPr>
          <w:rFonts w:ascii="Arial" w:hAnsi="Arial" w:cs="Arial"/>
          <w:lang w:val="en-US"/>
        </w:rPr>
        <w:t xml:space="preserve">Mortality and incidence of hospital admissions for stroke among Brazilians aged 15 to 49 years between 2008 and 2012. </w:t>
      </w:r>
      <w:r w:rsidRPr="003026CC">
        <w:rPr>
          <w:rFonts w:ascii="Arial" w:hAnsi="Arial" w:cs="Arial"/>
          <w:i/>
          <w:iCs/>
          <w:lang w:val="en-US"/>
        </w:rPr>
        <w:t>PLoS ONE</w:t>
      </w:r>
      <w:r w:rsidRPr="003026CC">
        <w:rPr>
          <w:rFonts w:ascii="Arial" w:hAnsi="Arial" w:cs="Arial"/>
          <w:lang w:val="en-US"/>
        </w:rPr>
        <w:t>. Published online 2016. doi:10.1371/journal.pone.0152739</w:t>
      </w:r>
    </w:p>
    <w:p w14:paraId="3D09E6CC" w14:textId="77777777" w:rsidR="003026CC" w:rsidRPr="003026CC" w:rsidRDefault="003026CC" w:rsidP="003026CC">
      <w:pPr>
        <w:pStyle w:val="Bibliografia"/>
        <w:rPr>
          <w:rFonts w:ascii="Arial" w:hAnsi="Arial" w:cs="Arial"/>
          <w:lang w:val="en-US"/>
        </w:rPr>
      </w:pPr>
      <w:r w:rsidRPr="003026CC">
        <w:rPr>
          <w:rFonts w:ascii="Arial" w:hAnsi="Arial" w:cs="Arial"/>
          <w:lang w:val="en-US"/>
        </w:rPr>
        <w:t>23.</w:t>
      </w:r>
      <w:r w:rsidRPr="003026CC">
        <w:rPr>
          <w:rFonts w:ascii="Arial" w:hAnsi="Arial" w:cs="Arial"/>
          <w:lang w:val="en-US"/>
        </w:rPr>
        <w:tab/>
        <w:t xml:space="preserve">Reimers A, Laflamme L. Hip fractures among the elderly: personal and contextual social factors that matter. </w:t>
      </w:r>
      <w:r w:rsidRPr="003026CC">
        <w:rPr>
          <w:rFonts w:ascii="Arial" w:hAnsi="Arial" w:cs="Arial"/>
          <w:i/>
          <w:iCs/>
          <w:lang w:val="en-US"/>
        </w:rPr>
        <w:t>Journal of Trauma and Acute Care Surgery</w:t>
      </w:r>
      <w:r w:rsidRPr="003026CC">
        <w:rPr>
          <w:rFonts w:ascii="Arial" w:hAnsi="Arial" w:cs="Arial"/>
          <w:lang w:val="en-US"/>
        </w:rPr>
        <w:t>. 2007;62(2):365-369.</w:t>
      </w:r>
    </w:p>
    <w:p w14:paraId="3FE7E45F" w14:textId="77777777" w:rsidR="003026CC" w:rsidRPr="003026CC" w:rsidRDefault="003026CC" w:rsidP="003026CC">
      <w:pPr>
        <w:pStyle w:val="Bibliografia"/>
        <w:rPr>
          <w:rFonts w:ascii="Arial" w:hAnsi="Arial" w:cs="Arial"/>
        </w:rPr>
      </w:pPr>
      <w:r w:rsidRPr="003026CC">
        <w:rPr>
          <w:rFonts w:ascii="Arial" w:hAnsi="Arial" w:cs="Arial"/>
          <w:lang w:val="en-US"/>
        </w:rPr>
        <w:t>24.</w:t>
      </w:r>
      <w:r w:rsidRPr="003026CC">
        <w:rPr>
          <w:rFonts w:ascii="Arial" w:hAnsi="Arial" w:cs="Arial"/>
          <w:lang w:val="en-US"/>
        </w:rPr>
        <w:tab/>
        <w:t xml:space="preserve">Lv H, Zhang Q, Yin Y, et al. Epidemiologic characteristics of traumatic fractures during the outbreak of coronavirus disease 2019 (COVID-19) in China: A retrospective &amp; comparative multi-center study. </w:t>
      </w:r>
      <w:r w:rsidRPr="003026CC">
        <w:rPr>
          <w:rFonts w:ascii="Arial" w:hAnsi="Arial" w:cs="Arial"/>
          <w:i/>
          <w:iCs/>
        </w:rPr>
        <w:t>Injury</w:t>
      </w:r>
      <w:r w:rsidRPr="003026CC">
        <w:rPr>
          <w:rFonts w:ascii="Arial" w:hAnsi="Arial" w:cs="Arial"/>
        </w:rPr>
        <w:t>. 2020;51(8):1698-1704.</w:t>
      </w:r>
    </w:p>
    <w:p w14:paraId="0B49DD9C" w14:textId="72961327" w:rsidR="00A464A9" w:rsidRDefault="003026CC" w:rsidP="004D05C5">
      <w:pPr>
        <w:pBdr>
          <w:top w:val="nil"/>
          <w:left w:val="nil"/>
          <w:bottom w:val="nil"/>
          <w:right w:val="nil"/>
          <w:between w:val="nil"/>
        </w:pBdr>
        <w:spacing w:before="0" w:line="480" w:lineRule="auto"/>
        <w:ind w:left="720" w:hanging="720"/>
        <w:rPr>
          <w:rFonts w:ascii="Arial" w:eastAsia="Arial" w:hAnsi="Arial" w:cs="Arial"/>
          <w:color w:val="000000"/>
        </w:rPr>
      </w:pPr>
      <w:r>
        <w:rPr>
          <w:rFonts w:ascii="Arial" w:eastAsia="Arial" w:hAnsi="Arial" w:cs="Arial"/>
          <w:color w:val="000000"/>
        </w:rPr>
        <w:fldChar w:fldCharType="end"/>
      </w:r>
    </w:p>
    <w:bookmarkEnd w:id="1"/>
    <w:p w14:paraId="2BC7714E" w14:textId="77777777" w:rsidR="00A464A9" w:rsidRDefault="00A464A9" w:rsidP="004D05C5">
      <w:pPr>
        <w:pBdr>
          <w:top w:val="nil"/>
          <w:left w:val="nil"/>
          <w:bottom w:val="nil"/>
          <w:right w:val="nil"/>
          <w:between w:val="nil"/>
        </w:pBdr>
        <w:spacing w:before="0" w:line="480" w:lineRule="auto"/>
        <w:ind w:firstLine="0"/>
        <w:rPr>
          <w:rFonts w:ascii="Arial" w:eastAsia="Arial" w:hAnsi="Arial" w:cs="Arial"/>
          <w:color w:val="000000"/>
        </w:rPr>
      </w:pPr>
    </w:p>
    <w:sectPr w:rsidR="00A464A9" w:rsidSect="004D05C5">
      <w:pgSz w:w="11900" w:h="16840"/>
      <w:pgMar w:top="1418" w:right="1418" w:bottom="1418" w:left="1418" w:header="709" w:footer="709"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83D693" w14:textId="77777777" w:rsidR="00A41E0F" w:rsidRDefault="00A41E0F" w:rsidP="00C74A55">
      <w:pPr>
        <w:spacing w:before="0" w:after="0" w:line="240" w:lineRule="auto"/>
      </w:pPr>
      <w:r>
        <w:separator/>
      </w:r>
    </w:p>
  </w:endnote>
  <w:endnote w:type="continuationSeparator" w:id="0">
    <w:p w14:paraId="5D27DC09" w14:textId="77777777" w:rsidR="00A41E0F" w:rsidRDefault="00A41E0F" w:rsidP="00C74A5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A3A2D9" w14:textId="77777777" w:rsidR="00A41E0F" w:rsidRDefault="00A41E0F" w:rsidP="00C74A55">
      <w:pPr>
        <w:spacing w:before="0" w:after="0" w:line="240" w:lineRule="auto"/>
      </w:pPr>
      <w:r>
        <w:separator/>
      </w:r>
    </w:p>
  </w:footnote>
  <w:footnote w:type="continuationSeparator" w:id="0">
    <w:p w14:paraId="30874633" w14:textId="77777777" w:rsidR="00A41E0F" w:rsidRDefault="00A41E0F" w:rsidP="00C74A5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364E43"/>
    <w:multiLevelType w:val="multilevel"/>
    <w:tmpl w:val="3B4A0B2C"/>
    <w:lvl w:ilvl="0">
      <w:start w:val="1"/>
      <w:numFmt w:val="decimal"/>
      <w:lvlText w:val="%1."/>
      <w:lvlJc w:val="left"/>
      <w:pPr>
        <w:ind w:left="644" w:hanging="359"/>
      </w:pPr>
      <w:rPr>
        <w:smallCaps w:val="0"/>
        <w:strike w:val="0"/>
        <w:shd w:val="clear" w:color="auto" w:fill="auto"/>
        <w:vertAlign w:val="baseline"/>
      </w:rPr>
    </w:lvl>
    <w:lvl w:ilvl="1">
      <w:start w:val="1"/>
      <w:numFmt w:val="lowerLetter"/>
      <w:lvlText w:val="%2."/>
      <w:lvlJc w:val="left"/>
      <w:pPr>
        <w:ind w:left="1440" w:hanging="360"/>
      </w:pPr>
      <w:rPr>
        <w:smallCaps w:val="0"/>
        <w:strike w:val="0"/>
        <w:shd w:val="clear" w:color="auto" w:fill="auto"/>
        <w:vertAlign w:val="baseline"/>
      </w:rPr>
    </w:lvl>
    <w:lvl w:ilvl="2">
      <w:start w:val="1"/>
      <w:numFmt w:val="lowerRoman"/>
      <w:lvlText w:val="%3."/>
      <w:lvlJc w:val="left"/>
      <w:pPr>
        <w:ind w:left="2160" w:hanging="300"/>
      </w:pPr>
      <w:rPr>
        <w:smallCaps w:val="0"/>
        <w:strike w:val="0"/>
        <w:shd w:val="clear" w:color="auto" w:fill="auto"/>
        <w:vertAlign w:val="baseline"/>
      </w:rPr>
    </w:lvl>
    <w:lvl w:ilvl="3">
      <w:start w:val="1"/>
      <w:numFmt w:val="decimal"/>
      <w:lvlText w:val="%4."/>
      <w:lvlJc w:val="left"/>
      <w:pPr>
        <w:ind w:left="2880" w:hanging="360"/>
      </w:pPr>
      <w:rPr>
        <w:smallCaps w:val="0"/>
        <w:strike w:val="0"/>
        <w:shd w:val="clear" w:color="auto" w:fill="auto"/>
        <w:vertAlign w:val="baseline"/>
      </w:rPr>
    </w:lvl>
    <w:lvl w:ilvl="4">
      <w:start w:val="1"/>
      <w:numFmt w:val="lowerLetter"/>
      <w:lvlText w:val="%5."/>
      <w:lvlJc w:val="left"/>
      <w:pPr>
        <w:ind w:left="3600" w:hanging="360"/>
      </w:pPr>
      <w:rPr>
        <w:smallCaps w:val="0"/>
        <w:strike w:val="0"/>
        <w:shd w:val="clear" w:color="auto" w:fill="auto"/>
        <w:vertAlign w:val="baseline"/>
      </w:rPr>
    </w:lvl>
    <w:lvl w:ilvl="5">
      <w:start w:val="1"/>
      <w:numFmt w:val="lowerRoman"/>
      <w:lvlText w:val="%6."/>
      <w:lvlJc w:val="left"/>
      <w:pPr>
        <w:ind w:left="4320" w:hanging="300"/>
      </w:pPr>
      <w:rPr>
        <w:smallCaps w:val="0"/>
        <w:strike w:val="0"/>
        <w:shd w:val="clear" w:color="auto" w:fill="auto"/>
        <w:vertAlign w:val="baseline"/>
      </w:rPr>
    </w:lvl>
    <w:lvl w:ilvl="6">
      <w:start w:val="1"/>
      <w:numFmt w:val="decimal"/>
      <w:lvlText w:val="%7."/>
      <w:lvlJc w:val="left"/>
      <w:pPr>
        <w:ind w:left="5040" w:hanging="360"/>
      </w:pPr>
      <w:rPr>
        <w:smallCaps w:val="0"/>
        <w:strike w:val="0"/>
        <w:shd w:val="clear" w:color="auto" w:fill="auto"/>
        <w:vertAlign w:val="baseline"/>
      </w:rPr>
    </w:lvl>
    <w:lvl w:ilvl="7">
      <w:start w:val="1"/>
      <w:numFmt w:val="lowerLetter"/>
      <w:lvlText w:val="%8."/>
      <w:lvlJc w:val="left"/>
      <w:pPr>
        <w:ind w:left="5760" w:hanging="360"/>
      </w:pPr>
      <w:rPr>
        <w:smallCaps w:val="0"/>
        <w:strike w:val="0"/>
        <w:shd w:val="clear" w:color="auto" w:fill="auto"/>
        <w:vertAlign w:val="baseline"/>
      </w:rPr>
    </w:lvl>
    <w:lvl w:ilvl="8">
      <w:start w:val="1"/>
      <w:numFmt w:val="lowerRoman"/>
      <w:lvlText w:val="%9."/>
      <w:lvlJc w:val="left"/>
      <w:pPr>
        <w:ind w:left="6480" w:hanging="300"/>
      </w:pPr>
      <w:rPr>
        <w:smallCaps w:val="0"/>
        <w:strike w:val="0"/>
        <w:shd w:val="clear" w:color="auto" w:fill="auto"/>
        <w:vertAlign w:val="baseline"/>
      </w:rPr>
    </w:lvl>
  </w:abstractNum>
  <w:num w:numId="1" w16cid:durableId="13729221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4A9"/>
    <w:rsid w:val="00252F5F"/>
    <w:rsid w:val="002E0B2A"/>
    <w:rsid w:val="003026CC"/>
    <w:rsid w:val="00312374"/>
    <w:rsid w:val="00381504"/>
    <w:rsid w:val="00441F94"/>
    <w:rsid w:val="004974A0"/>
    <w:rsid w:val="004C674F"/>
    <w:rsid w:val="004D05C5"/>
    <w:rsid w:val="005B4984"/>
    <w:rsid w:val="005F1832"/>
    <w:rsid w:val="006437D1"/>
    <w:rsid w:val="00650B09"/>
    <w:rsid w:val="00653242"/>
    <w:rsid w:val="006A604E"/>
    <w:rsid w:val="006B5B09"/>
    <w:rsid w:val="006F637F"/>
    <w:rsid w:val="00707007"/>
    <w:rsid w:val="00712613"/>
    <w:rsid w:val="00795157"/>
    <w:rsid w:val="007951EC"/>
    <w:rsid w:val="007A254E"/>
    <w:rsid w:val="0095610D"/>
    <w:rsid w:val="00A41E0F"/>
    <w:rsid w:val="00A464A9"/>
    <w:rsid w:val="00A627D7"/>
    <w:rsid w:val="00B13A05"/>
    <w:rsid w:val="00B40A0E"/>
    <w:rsid w:val="00C74A55"/>
    <w:rsid w:val="00CE10C0"/>
    <w:rsid w:val="00D042C2"/>
    <w:rsid w:val="00D4775C"/>
    <w:rsid w:val="00ED1688"/>
    <w:rsid w:val="00EF1217"/>
    <w:rsid w:val="00F92B12"/>
    <w:rsid w:val="00FA0037"/>
    <w:rsid w:val="00FB16C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D0E6C"/>
  <w15:docId w15:val="{D4555DBA-FA85-4408-9659-15614EE43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pt-BR" w:eastAsia="pt-BR" w:bidi="ar-SA"/>
      </w:rPr>
    </w:rPrDefault>
    <w:pPrDefault>
      <w:pPr>
        <w:spacing w:before="240" w:after="160" w:line="360" w:lineRule="auto"/>
        <w:ind w:firstLine="708"/>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rsid w:val="007A254E"/>
    <w:pPr>
      <w:keepNext/>
      <w:keepLines/>
      <w:spacing w:before="0" w:after="240"/>
      <w:outlineLvl w:val="0"/>
    </w:pPr>
    <w:rPr>
      <w:rFonts w:ascii="Arial" w:eastAsia="Arial" w:hAnsi="Arial" w:cs="Arial"/>
      <w:b/>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character" w:styleId="Hyperlink">
    <w:name w:val="Hyperlink"/>
    <w:basedOn w:val="Fontepargpadro"/>
    <w:uiPriority w:val="99"/>
    <w:semiHidden/>
    <w:unhideWhenUsed/>
    <w:rsid w:val="00FA0037"/>
    <w:rPr>
      <w:color w:val="0000FF"/>
      <w:u w:val="single"/>
    </w:rPr>
  </w:style>
  <w:style w:type="paragraph" w:styleId="NormalWeb">
    <w:name w:val="Normal (Web)"/>
    <w:basedOn w:val="Normal"/>
    <w:uiPriority w:val="99"/>
    <w:semiHidden/>
    <w:unhideWhenUsed/>
    <w:rsid w:val="00FA0037"/>
    <w:pPr>
      <w:spacing w:before="100" w:beforeAutospacing="1" w:after="100" w:afterAutospacing="1" w:line="240" w:lineRule="auto"/>
      <w:ind w:firstLine="0"/>
      <w:jc w:val="left"/>
    </w:pPr>
  </w:style>
  <w:style w:type="paragraph" w:styleId="Cabealho">
    <w:name w:val="header"/>
    <w:basedOn w:val="Normal"/>
    <w:link w:val="CabealhoChar"/>
    <w:uiPriority w:val="99"/>
    <w:unhideWhenUsed/>
    <w:rsid w:val="00C74A55"/>
    <w:pPr>
      <w:tabs>
        <w:tab w:val="center" w:pos="4252"/>
        <w:tab w:val="right" w:pos="8504"/>
      </w:tabs>
      <w:spacing w:before="0" w:after="0" w:line="240" w:lineRule="auto"/>
    </w:pPr>
  </w:style>
  <w:style w:type="character" w:customStyle="1" w:styleId="CabealhoChar">
    <w:name w:val="Cabeçalho Char"/>
    <w:basedOn w:val="Fontepargpadro"/>
    <w:link w:val="Cabealho"/>
    <w:uiPriority w:val="99"/>
    <w:rsid w:val="00C74A55"/>
  </w:style>
  <w:style w:type="paragraph" w:styleId="Rodap">
    <w:name w:val="footer"/>
    <w:basedOn w:val="Normal"/>
    <w:link w:val="RodapChar"/>
    <w:uiPriority w:val="99"/>
    <w:unhideWhenUsed/>
    <w:rsid w:val="00C74A55"/>
    <w:pPr>
      <w:tabs>
        <w:tab w:val="center" w:pos="4252"/>
        <w:tab w:val="right" w:pos="8504"/>
      </w:tabs>
      <w:spacing w:before="0" w:after="0" w:line="240" w:lineRule="auto"/>
    </w:pPr>
  </w:style>
  <w:style w:type="character" w:customStyle="1" w:styleId="RodapChar">
    <w:name w:val="Rodapé Char"/>
    <w:basedOn w:val="Fontepargpadro"/>
    <w:link w:val="Rodap"/>
    <w:uiPriority w:val="99"/>
    <w:rsid w:val="00C74A55"/>
  </w:style>
  <w:style w:type="character" w:styleId="Refdecomentrio">
    <w:name w:val="annotation reference"/>
    <w:basedOn w:val="Fontepargpadro"/>
    <w:uiPriority w:val="99"/>
    <w:semiHidden/>
    <w:unhideWhenUsed/>
    <w:rsid w:val="00441F94"/>
    <w:rPr>
      <w:sz w:val="16"/>
      <w:szCs w:val="16"/>
    </w:rPr>
  </w:style>
  <w:style w:type="paragraph" w:styleId="Textodecomentrio">
    <w:name w:val="annotation text"/>
    <w:basedOn w:val="Normal"/>
    <w:link w:val="TextodecomentrioChar"/>
    <w:uiPriority w:val="99"/>
    <w:unhideWhenUsed/>
    <w:rsid w:val="00441F94"/>
    <w:pPr>
      <w:spacing w:line="240" w:lineRule="auto"/>
    </w:pPr>
    <w:rPr>
      <w:sz w:val="20"/>
      <w:szCs w:val="20"/>
    </w:rPr>
  </w:style>
  <w:style w:type="character" w:customStyle="1" w:styleId="TextodecomentrioChar">
    <w:name w:val="Texto de comentário Char"/>
    <w:basedOn w:val="Fontepargpadro"/>
    <w:link w:val="Textodecomentrio"/>
    <w:uiPriority w:val="99"/>
    <w:rsid w:val="00441F94"/>
    <w:rPr>
      <w:sz w:val="20"/>
      <w:szCs w:val="20"/>
    </w:rPr>
  </w:style>
  <w:style w:type="paragraph" w:styleId="Assuntodocomentrio">
    <w:name w:val="annotation subject"/>
    <w:basedOn w:val="Textodecomentrio"/>
    <w:next w:val="Textodecomentrio"/>
    <w:link w:val="AssuntodocomentrioChar"/>
    <w:uiPriority w:val="99"/>
    <w:semiHidden/>
    <w:unhideWhenUsed/>
    <w:rsid w:val="00441F94"/>
    <w:rPr>
      <w:b/>
      <w:bCs/>
    </w:rPr>
  </w:style>
  <w:style w:type="character" w:customStyle="1" w:styleId="AssuntodocomentrioChar">
    <w:name w:val="Assunto do comentário Char"/>
    <w:basedOn w:val="TextodecomentrioChar"/>
    <w:link w:val="Assuntodocomentrio"/>
    <w:uiPriority w:val="99"/>
    <w:semiHidden/>
    <w:rsid w:val="00441F94"/>
    <w:rPr>
      <w:b/>
      <w:bCs/>
      <w:sz w:val="20"/>
      <w:szCs w:val="20"/>
    </w:rPr>
  </w:style>
  <w:style w:type="paragraph" w:styleId="Bibliografia">
    <w:name w:val="Bibliography"/>
    <w:basedOn w:val="Normal"/>
    <w:next w:val="Normal"/>
    <w:uiPriority w:val="37"/>
    <w:unhideWhenUsed/>
    <w:rsid w:val="003026CC"/>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52664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FFF9D3-E487-4E8F-95C6-485957DBA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6</TotalTime>
  <Pages>15</Pages>
  <Words>8696</Words>
  <Characters>46961</Characters>
  <Application>Microsoft Office Word</Application>
  <DocSecurity>0</DocSecurity>
  <Lines>391</Lines>
  <Paragraphs>1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inter Figueiredo</cp:lastModifiedBy>
  <cp:revision>19</cp:revision>
  <dcterms:created xsi:type="dcterms:W3CDTF">2023-09-25T17:14:00Z</dcterms:created>
  <dcterms:modified xsi:type="dcterms:W3CDTF">2023-09-26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uJ4r5rg"/&gt;&lt;style id="http://www.zotero.org/styles/american-medical-association" hasBibliography="1" bibliographyStyleHasBeenSet="1"/&gt;&lt;prefs&gt;&lt;pref name="fieldType" value="Field"/&gt;&lt;/prefs&gt;&lt;/data&gt;</vt:lpwstr>
  </property>
</Properties>
</file>